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758E2" w14:textId="4E179A6C" w:rsidR="00DB0469" w:rsidRPr="006A266D" w:rsidRDefault="003A004B">
      <w:pPr>
        <w:pBdr>
          <w:top w:val="nil"/>
          <w:left w:val="nil"/>
          <w:bottom w:val="nil"/>
          <w:right w:val="nil"/>
          <w:between w:val="nil"/>
        </w:pBdr>
        <w:rPr>
          <w:color w:val="000000"/>
        </w:rPr>
      </w:pPr>
      <w:r w:rsidRPr="006A266D">
        <w:rPr>
          <w:b/>
          <w:color w:val="000000"/>
        </w:rPr>
        <w:t>TITLE</w:t>
      </w:r>
      <w:r w:rsidR="0008337E" w:rsidRPr="006A266D">
        <w:rPr>
          <w:b/>
          <w:color w:val="000000"/>
        </w:rPr>
        <w:t>:</w:t>
      </w:r>
    </w:p>
    <w:p w14:paraId="08E9B8DC" w14:textId="77777777" w:rsidR="00DB0469" w:rsidRPr="006A266D" w:rsidRDefault="00D034E9">
      <w:pPr>
        <w:rPr>
          <w:bCs/>
        </w:rPr>
      </w:pPr>
      <w:r w:rsidRPr="006A266D">
        <w:rPr>
          <w:bCs/>
        </w:rPr>
        <w:t>Measurement of Fatty Acid β-Oxidation in a Suspension of Freshly Isolated Mouse Hepatocytes</w:t>
      </w:r>
    </w:p>
    <w:p w14:paraId="096592D6" w14:textId="77777777" w:rsidR="00DB0469" w:rsidRPr="006A266D" w:rsidRDefault="00DB0469"/>
    <w:p w14:paraId="18BED717" w14:textId="42D0A640" w:rsidR="00DB0469" w:rsidRPr="006A266D" w:rsidRDefault="00D034E9">
      <w:pPr>
        <w:rPr>
          <w:color w:val="808080"/>
        </w:rPr>
      </w:pPr>
      <w:r w:rsidRPr="006A266D">
        <w:rPr>
          <w:b/>
        </w:rPr>
        <w:t>AUTHORS AND AFFILIATIONS</w:t>
      </w:r>
      <w:r w:rsidR="0008337E" w:rsidRPr="006A266D">
        <w:rPr>
          <w:b/>
        </w:rPr>
        <w:t>:</w:t>
      </w:r>
    </w:p>
    <w:p w14:paraId="6C4E3B6F" w14:textId="1C83CE37" w:rsidR="00DB0469" w:rsidRPr="006A266D" w:rsidRDefault="00D034E9">
      <w:pPr>
        <w:pBdr>
          <w:top w:val="nil"/>
          <w:left w:val="nil"/>
          <w:bottom w:val="nil"/>
          <w:right w:val="nil"/>
          <w:between w:val="nil"/>
        </w:pBdr>
        <w:rPr>
          <w:color w:val="000000"/>
          <w:vertAlign w:val="superscript"/>
        </w:rPr>
      </w:pPr>
      <w:r w:rsidRPr="006A266D">
        <w:rPr>
          <w:color w:val="000000"/>
        </w:rPr>
        <w:t>Schuyler D. Vickers</w:t>
      </w:r>
      <w:r w:rsidRPr="006A266D">
        <w:rPr>
          <w:color w:val="000000"/>
          <w:vertAlign w:val="superscript"/>
        </w:rPr>
        <w:t>1*</w:t>
      </w:r>
      <w:r w:rsidRPr="006A266D">
        <w:rPr>
          <w:color w:val="000000"/>
        </w:rPr>
        <w:t>, Dominique C. Saporito</w:t>
      </w:r>
      <w:r w:rsidRPr="006A266D">
        <w:rPr>
          <w:color w:val="000000"/>
          <w:vertAlign w:val="superscript"/>
        </w:rPr>
        <w:t>1*</w:t>
      </w:r>
      <w:r w:rsidRPr="006A266D">
        <w:rPr>
          <w:color w:val="000000"/>
        </w:rPr>
        <w:t>, Roberta Leonardi</w:t>
      </w:r>
      <w:r w:rsidRPr="006A266D">
        <w:rPr>
          <w:color w:val="000000"/>
          <w:vertAlign w:val="superscript"/>
        </w:rPr>
        <w:t>1</w:t>
      </w:r>
    </w:p>
    <w:p w14:paraId="104B065E" w14:textId="77777777" w:rsidR="00DB0469" w:rsidRPr="006A266D" w:rsidRDefault="00DB0469">
      <w:pPr>
        <w:pBdr>
          <w:top w:val="nil"/>
          <w:left w:val="nil"/>
          <w:bottom w:val="nil"/>
          <w:right w:val="nil"/>
          <w:between w:val="nil"/>
        </w:pBdr>
        <w:rPr>
          <w:color w:val="000000"/>
        </w:rPr>
      </w:pPr>
    </w:p>
    <w:p w14:paraId="293FED23" w14:textId="1C495388" w:rsidR="00DB0469" w:rsidRPr="006A266D" w:rsidRDefault="00D034E9">
      <w:pPr>
        <w:pBdr>
          <w:top w:val="nil"/>
          <w:left w:val="nil"/>
          <w:bottom w:val="nil"/>
          <w:right w:val="nil"/>
          <w:between w:val="nil"/>
        </w:pBdr>
        <w:rPr>
          <w:color w:val="000000"/>
        </w:rPr>
      </w:pPr>
      <w:r w:rsidRPr="006A266D">
        <w:rPr>
          <w:color w:val="000000"/>
          <w:vertAlign w:val="superscript"/>
        </w:rPr>
        <w:t>1</w:t>
      </w:r>
      <w:r w:rsidRPr="006A266D">
        <w:rPr>
          <w:color w:val="000000"/>
        </w:rPr>
        <w:t>Department of Biochemistry, School of Medicine, West Virginia University, Morgantown, WV</w:t>
      </w:r>
      <w:r w:rsidR="0008337E" w:rsidRPr="006A266D">
        <w:rPr>
          <w:color w:val="000000"/>
        </w:rPr>
        <w:t>, USA</w:t>
      </w:r>
    </w:p>
    <w:p w14:paraId="62ABA7BF" w14:textId="77777777" w:rsidR="0008337E" w:rsidRPr="006A266D" w:rsidRDefault="0008337E">
      <w:pPr>
        <w:pBdr>
          <w:top w:val="nil"/>
          <w:left w:val="nil"/>
          <w:bottom w:val="nil"/>
          <w:right w:val="nil"/>
          <w:between w:val="nil"/>
        </w:pBdr>
        <w:rPr>
          <w:color w:val="000000"/>
        </w:rPr>
      </w:pPr>
    </w:p>
    <w:p w14:paraId="147918E8" w14:textId="2F22F454" w:rsidR="00DB0469" w:rsidRPr="006A266D" w:rsidRDefault="00D034E9">
      <w:pPr>
        <w:pBdr>
          <w:top w:val="nil"/>
          <w:left w:val="nil"/>
          <w:bottom w:val="nil"/>
          <w:right w:val="nil"/>
          <w:between w:val="nil"/>
        </w:pBdr>
        <w:rPr>
          <w:color w:val="000000"/>
        </w:rPr>
      </w:pPr>
      <w:r w:rsidRPr="006A266D">
        <w:rPr>
          <w:color w:val="000000"/>
        </w:rPr>
        <w:t xml:space="preserve">*These authors contributed equally </w:t>
      </w:r>
    </w:p>
    <w:p w14:paraId="6B03FCAD" w14:textId="77777777" w:rsidR="0008337E" w:rsidRPr="006A266D" w:rsidRDefault="0008337E">
      <w:pPr>
        <w:pBdr>
          <w:top w:val="nil"/>
          <w:left w:val="nil"/>
          <w:bottom w:val="nil"/>
          <w:right w:val="nil"/>
          <w:between w:val="nil"/>
        </w:pBdr>
        <w:rPr>
          <w:color w:val="000000"/>
        </w:rPr>
      </w:pPr>
    </w:p>
    <w:p w14:paraId="35D8120E" w14:textId="77777777" w:rsidR="0008337E" w:rsidRPr="006A266D" w:rsidRDefault="0008337E">
      <w:pPr>
        <w:pBdr>
          <w:top w:val="nil"/>
          <w:left w:val="nil"/>
          <w:bottom w:val="nil"/>
          <w:right w:val="nil"/>
          <w:between w:val="nil"/>
        </w:pBdr>
      </w:pPr>
      <w:r w:rsidRPr="006A266D">
        <w:t>E</w:t>
      </w:r>
      <w:r w:rsidR="00D034E9" w:rsidRPr="006A266D">
        <w:t>mail address</w:t>
      </w:r>
      <w:r w:rsidRPr="006A266D">
        <w:t>es of co-authors</w:t>
      </w:r>
      <w:r w:rsidR="00D034E9" w:rsidRPr="006A266D">
        <w:t xml:space="preserve">: </w:t>
      </w:r>
    </w:p>
    <w:p w14:paraId="748F4694" w14:textId="5A0C0C62" w:rsidR="0008337E" w:rsidRPr="006A266D" w:rsidRDefault="00D034E9">
      <w:pPr>
        <w:pBdr>
          <w:top w:val="nil"/>
          <w:left w:val="nil"/>
          <w:bottom w:val="nil"/>
          <w:right w:val="nil"/>
          <w:between w:val="nil"/>
        </w:pBdr>
      </w:pPr>
      <w:r w:rsidRPr="006A266D">
        <w:t>Schuyler D. Vickers</w:t>
      </w:r>
      <w:r w:rsidR="0008337E" w:rsidRPr="006A266D">
        <w:tab/>
      </w:r>
      <w:r w:rsidR="0008337E" w:rsidRPr="006A266D">
        <w:tab/>
        <w:t>(</w:t>
      </w:r>
      <w:hyperlink r:id="rId9" w:history="1">
        <w:r w:rsidR="0008337E" w:rsidRPr="006A266D">
          <w:rPr>
            <w:rStyle w:val="Hyperlink"/>
            <w:color w:val="auto"/>
            <w:u w:val="none"/>
          </w:rPr>
          <w:t>sdv0006@mix.wvu.edu</w:t>
        </w:r>
      </w:hyperlink>
      <w:r w:rsidR="0008337E" w:rsidRPr="006A266D">
        <w:t>)</w:t>
      </w:r>
    </w:p>
    <w:p w14:paraId="313471A6" w14:textId="3369BC6A" w:rsidR="0008337E" w:rsidRPr="006A266D" w:rsidRDefault="00D034E9">
      <w:pPr>
        <w:pBdr>
          <w:top w:val="nil"/>
          <w:left w:val="nil"/>
          <w:bottom w:val="nil"/>
          <w:right w:val="nil"/>
          <w:between w:val="nil"/>
        </w:pBdr>
      </w:pPr>
      <w:r w:rsidRPr="006A266D">
        <w:t xml:space="preserve">Dominique C. </w:t>
      </w:r>
      <w:proofErr w:type="spellStart"/>
      <w:r w:rsidRPr="006A266D">
        <w:t>Saporito</w:t>
      </w:r>
      <w:proofErr w:type="spellEnd"/>
      <w:r w:rsidR="0008337E" w:rsidRPr="006A266D">
        <w:tab/>
        <w:t>(</w:t>
      </w:r>
      <w:hyperlink r:id="rId10" w:history="1">
        <w:r w:rsidR="0008337E" w:rsidRPr="006A266D">
          <w:rPr>
            <w:rStyle w:val="Hyperlink"/>
            <w:color w:val="auto"/>
            <w:u w:val="none"/>
          </w:rPr>
          <w:t>dcsaporito@hsc.wvu.edu</w:t>
        </w:r>
      </w:hyperlink>
      <w:r w:rsidR="0008337E" w:rsidRPr="006A266D">
        <w:t>)</w:t>
      </w:r>
      <w:r w:rsidRPr="006A266D">
        <w:t xml:space="preserve"> </w:t>
      </w:r>
    </w:p>
    <w:p w14:paraId="04BD30CF" w14:textId="687AD18E" w:rsidR="00DB0469" w:rsidRPr="006A266D" w:rsidRDefault="00D034E9">
      <w:pPr>
        <w:pBdr>
          <w:top w:val="nil"/>
          <w:left w:val="nil"/>
          <w:bottom w:val="nil"/>
          <w:right w:val="nil"/>
          <w:between w:val="nil"/>
        </w:pBdr>
      </w:pPr>
      <w:r w:rsidRPr="006A266D">
        <w:t xml:space="preserve">Roberta Leonardi </w:t>
      </w:r>
      <w:r w:rsidR="0008337E" w:rsidRPr="006A266D">
        <w:tab/>
      </w:r>
      <w:r w:rsidR="0008337E" w:rsidRPr="006A266D">
        <w:tab/>
        <w:t>(</w:t>
      </w:r>
      <w:hyperlink r:id="rId11" w:history="1">
        <w:r w:rsidR="0008337E" w:rsidRPr="006A266D">
          <w:rPr>
            <w:rStyle w:val="Hyperlink"/>
            <w:color w:val="auto"/>
            <w:u w:val="none"/>
          </w:rPr>
          <w:t>roleonardi@hsc.wvu.edu</w:t>
        </w:r>
      </w:hyperlink>
      <w:r w:rsidR="0008337E" w:rsidRPr="006A266D">
        <w:t>)</w:t>
      </w:r>
    </w:p>
    <w:p w14:paraId="69063556" w14:textId="77777777" w:rsidR="00DB0469" w:rsidRPr="006A266D" w:rsidRDefault="00DB0469">
      <w:pPr>
        <w:pBdr>
          <w:top w:val="nil"/>
          <w:left w:val="nil"/>
          <w:bottom w:val="nil"/>
          <w:right w:val="nil"/>
          <w:between w:val="nil"/>
        </w:pBdr>
      </w:pPr>
    </w:p>
    <w:p w14:paraId="5148BE81" w14:textId="77777777" w:rsidR="0008337E" w:rsidRPr="006A266D" w:rsidRDefault="0008337E">
      <w:pPr>
        <w:pBdr>
          <w:top w:val="nil"/>
          <w:left w:val="nil"/>
          <w:bottom w:val="nil"/>
          <w:right w:val="nil"/>
          <w:between w:val="nil"/>
        </w:pBdr>
      </w:pPr>
      <w:r w:rsidRPr="006A266D">
        <w:t>Corresponding author:</w:t>
      </w:r>
    </w:p>
    <w:p w14:paraId="2E3910AA" w14:textId="0B52A6ED" w:rsidR="00DB0469" w:rsidRPr="006A266D" w:rsidRDefault="00D034E9">
      <w:pPr>
        <w:pBdr>
          <w:top w:val="nil"/>
          <w:left w:val="nil"/>
          <w:bottom w:val="nil"/>
          <w:right w:val="nil"/>
          <w:between w:val="nil"/>
        </w:pBdr>
      </w:pPr>
      <w:r w:rsidRPr="006A266D">
        <w:t xml:space="preserve">Roberta Leonardi </w:t>
      </w:r>
      <w:r w:rsidR="0008337E" w:rsidRPr="006A266D">
        <w:tab/>
      </w:r>
      <w:r w:rsidR="0008337E" w:rsidRPr="006A266D">
        <w:tab/>
        <w:t>(</w:t>
      </w:r>
      <w:hyperlink r:id="rId12" w:history="1">
        <w:r w:rsidR="0008337E" w:rsidRPr="006A266D">
          <w:rPr>
            <w:rStyle w:val="Hyperlink"/>
            <w:color w:val="auto"/>
            <w:u w:val="none"/>
          </w:rPr>
          <w:t>roleonardi@hsc.wvu.edu</w:t>
        </w:r>
      </w:hyperlink>
      <w:r w:rsidR="0008337E" w:rsidRPr="006A266D">
        <w:t>)</w:t>
      </w:r>
    </w:p>
    <w:p w14:paraId="030B2140" w14:textId="77777777" w:rsidR="00DB0469" w:rsidRPr="006A266D" w:rsidRDefault="00DB0469">
      <w:pPr>
        <w:pBdr>
          <w:top w:val="nil"/>
          <w:left w:val="nil"/>
          <w:bottom w:val="nil"/>
          <w:right w:val="nil"/>
          <w:between w:val="nil"/>
        </w:pBdr>
        <w:rPr>
          <w:color w:val="000000"/>
        </w:rPr>
      </w:pPr>
    </w:p>
    <w:p w14:paraId="5D074C4B" w14:textId="01976074" w:rsidR="00DB0469" w:rsidRPr="006A266D" w:rsidRDefault="00D034E9">
      <w:pPr>
        <w:rPr>
          <w:color w:val="808080"/>
        </w:rPr>
      </w:pPr>
      <w:r w:rsidRPr="006A266D">
        <w:rPr>
          <w:b/>
        </w:rPr>
        <w:t>SUMMARY</w:t>
      </w:r>
      <w:r w:rsidR="0008337E" w:rsidRPr="006A266D">
        <w:rPr>
          <w:b/>
        </w:rPr>
        <w:t>:</w:t>
      </w:r>
    </w:p>
    <w:p w14:paraId="7C06D45A" w14:textId="5605CBBE" w:rsidR="00DB0469" w:rsidRPr="006A266D" w:rsidRDefault="002C4AFE">
      <w:r w:rsidRPr="006A266D">
        <w:t xml:space="preserve">Fatty acid β-oxidation is an essential metabolic pathway responsible for generating energy in many different cell types, </w:t>
      </w:r>
      <w:r w:rsidR="005C1573" w:rsidRPr="006A266D">
        <w:t xml:space="preserve">including </w:t>
      </w:r>
      <w:r w:rsidRPr="006A266D">
        <w:t>hepatocytes.</w:t>
      </w:r>
      <w:r w:rsidR="005C1573" w:rsidRPr="006A266D">
        <w:t xml:space="preserve"> </w:t>
      </w:r>
      <w:r w:rsidRPr="006A266D">
        <w:t>Here</w:t>
      </w:r>
      <w:r w:rsidR="006A266D">
        <w:t>,</w:t>
      </w:r>
      <w:r w:rsidRPr="006A266D">
        <w:t xml:space="preserve"> we </w:t>
      </w:r>
      <w:r w:rsidR="005C1573" w:rsidRPr="006A266D">
        <w:t>describe</w:t>
      </w:r>
      <w:r w:rsidRPr="006A266D">
        <w:t xml:space="preserve"> a method </w:t>
      </w:r>
      <w:r w:rsidR="005C1573" w:rsidRPr="006A266D">
        <w:t>to measure fatty acid β-oxidation</w:t>
      </w:r>
      <w:r w:rsidR="005C1573" w:rsidRPr="006A266D" w:rsidDel="005C1573">
        <w:t xml:space="preserve"> </w:t>
      </w:r>
      <w:r w:rsidR="005C1573" w:rsidRPr="006A266D">
        <w:t xml:space="preserve">in freshly isolated </w:t>
      </w:r>
      <w:r w:rsidRPr="006A266D">
        <w:t xml:space="preserve">primary hepatocytes </w:t>
      </w:r>
      <w:r w:rsidR="005C1573" w:rsidRPr="006A266D">
        <w:t xml:space="preserve">using </w:t>
      </w:r>
      <w:r w:rsidRPr="006A266D">
        <w:rPr>
          <w:vertAlign w:val="superscript"/>
        </w:rPr>
        <w:t>14</w:t>
      </w:r>
      <w:r w:rsidRPr="006A266D">
        <w:t>C-labeled palmitic acid.</w:t>
      </w:r>
    </w:p>
    <w:p w14:paraId="2D0D823F" w14:textId="77777777" w:rsidR="00DB0469" w:rsidRPr="006A266D" w:rsidRDefault="00DB0469"/>
    <w:p w14:paraId="7A4A86F8" w14:textId="66C68CFA" w:rsidR="00DB0469" w:rsidRPr="006A266D" w:rsidRDefault="00D034E9">
      <w:pPr>
        <w:rPr>
          <w:color w:val="808080"/>
        </w:rPr>
      </w:pPr>
      <w:r w:rsidRPr="006A266D">
        <w:rPr>
          <w:b/>
        </w:rPr>
        <w:t>ABSTRACT</w:t>
      </w:r>
      <w:r w:rsidR="0008337E" w:rsidRPr="006A266D">
        <w:rPr>
          <w:b/>
        </w:rPr>
        <w:t>:</w:t>
      </w:r>
    </w:p>
    <w:p w14:paraId="1828E15D" w14:textId="30124AB6" w:rsidR="00DB0469" w:rsidRPr="006A266D" w:rsidRDefault="00D034E9">
      <w:r w:rsidRPr="006A266D">
        <w:t xml:space="preserve">Fatty acid β-oxidation is a key metabolic pathway to meet the energy demands of the liver and provide substrates and cofactors for additional processes, such as ketogenesis and gluconeogenesis, which are essential to maintain whole-body glucose homeostasis and support extra-hepatic organ function in the fasted state. Fatty acid β-oxidation occurs within the mitochondria and peroxisomes and is regulated through multiple mechanisms, including the uptake and activation of fatty acids, enzyme expression levels, and availability </w:t>
      </w:r>
      <w:r w:rsidR="00D10A2B" w:rsidRPr="006A266D">
        <w:t xml:space="preserve">of cofactors such as coenzyme A </w:t>
      </w:r>
      <w:r w:rsidRPr="006A266D">
        <w:t>and NAD</w:t>
      </w:r>
      <w:r w:rsidRPr="006A266D">
        <w:rPr>
          <w:vertAlign w:val="superscript"/>
        </w:rPr>
        <w:t>+</w:t>
      </w:r>
      <w:r w:rsidRPr="006A266D">
        <w:t xml:space="preserve">. In assays that measure fatty acid β-oxidation in liver homogenates, cell lysis and the common addition of supraphysiological levels of cofactors mask the effects of these regulatory mechanisms. Furthermore, the integrity of the organelles in the homogenates is hard to control and can vary significantly between preparations. The measurement of fatty acid β-oxidation in intact primary hepatocytes overcomes the above pitfalls. </w:t>
      </w:r>
      <w:r w:rsidR="00B8396F" w:rsidRPr="006A266D">
        <w:t>This protocol</w:t>
      </w:r>
      <w:r w:rsidRPr="006A266D">
        <w:t xml:space="preserve"> describe</w:t>
      </w:r>
      <w:r w:rsidR="00B8396F" w:rsidRPr="006A266D">
        <w:t>s</w:t>
      </w:r>
      <w:r w:rsidRPr="006A266D">
        <w:t xml:space="preserve"> a method for the measurement of fatty acid β-oxidation in a suspension of freshly isolated primary mouse hepatocytes incubated with </w:t>
      </w:r>
      <w:r w:rsidRPr="006A266D">
        <w:rPr>
          <w:vertAlign w:val="superscript"/>
        </w:rPr>
        <w:t>14</w:t>
      </w:r>
      <w:r w:rsidRPr="006A266D">
        <w:t>C-labeled palmitic acid. By avoiding hours</w:t>
      </w:r>
      <w:r w:rsidR="006A266D">
        <w:t xml:space="preserve"> to </w:t>
      </w:r>
      <w:r w:rsidRPr="006A266D">
        <w:t xml:space="preserve">days of culture, this method has the advantage of better preserving the protein expression levels and metabolic pathway activity of the original liver, including the activation of fatty acid </w:t>
      </w:r>
      <w:r w:rsidR="005C0489" w:rsidRPr="006A266D">
        <w:t>β-</w:t>
      </w:r>
      <w:r w:rsidRPr="006A266D">
        <w:t>oxidation observed in hepatocytes isolated from fasted mice compared to fed mice.</w:t>
      </w:r>
    </w:p>
    <w:p w14:paraId="735A7DA1" w14:textId="77777777" w:rsidR="00DB0469" w:rsidRPr="006A266D" w:rsidRDefault="00DB0469"/>
    <w:p w14:paraId="71928950" w14:textId="0086FB0A" w:rsidR="00DB0469" w:rsidRPr="006A266D" w:rsidRDefault="00D034E9">
      <w:pPr>
        <w:rPr>
          <w:b/>
        </w:rPr>
      </w:pPr>
      <w:r w:rsidRPr="006A266D">
        <w:rPr>
          <w:b/>
        </w:rPr>
        <w:t>INTRODUCTION</w:t>
      </w:r>
      <w:r w:rsidR="00B161D7">
        <w:rPr>
          <w:b/>
        </w:rPr>
        <w:t>:</w:t>
      </w:r>
    </w:p>
    <w:p w14:paraId="4F9CE284" w14:textId="3907D7E4" w:rsidR="00790056" w:rsidRPr="006A266D" w:rsidRDefault="00790056" w:rsidP="00790056">
      <w:r w:rsidRPr="006A266D">
        <w:t xml:space="preserve">Fatty acid </w:t>
      </w:r>
      <w:r w:rsidR="00383197" w:rsidRPr="006A266D">
        <w:t>β-</w:t>
      </w:r>
      <w:r w:rsidRPr="006A266D">
        <w:t xml:space="preserve">oxidation is an essential process in lipid metabolism, providing a catabolic pathway </w:t>
      </w:r>
      <w:r w:rsidRPr="006A266D">
        <w:lastRenderedPageBreak/>
        <w:t xml:space="preserve">to balance fatty acid synthesis and intake from the diet. This process generates energy for </w:t>
      </w:r>
      <w:r w:rsidR="00F84545" w:rsidRPr="006A266D">
        <w:t>multiple organs</w:t>
      </w:r>
      <w:r w:rsidR="006A266D">
        <w:t>,</w:t>
      </w:r>
      <w:r w:rsidR="00F84545" w:rsidRPr="006A266D">
        <w:t xml:space="preserve"> including </w:t>
      </w:r>
      <w:r w:rsidRPr="006A266D">
        <w:t xml:space="preserve">the cardiac muscle, </w:t>
      </w:r>
      <w:r w:rsidR="00D10A2B" w:rsidRPr="006A266D">
        <w:t>kidney cortex, and fasted liver</w:t>
      </w:r>
      <w:r w:rsidR="00F84545" w:rsidRPr="006A266D">
        <w:t>, and</w:t>
      </w:r>
      <w:r w:rsidRPr="006A266D">
        <w:t xml:space="preserve"> </w:t>
      </w:r>
      <w:r w:rsidR="00F84545" w:rsidRPr="006A266D">
        <w:t>utilizes</w:t>
      </w:r>
      <w:r w:rsidRPr="006A266D">
        <w:t xml:space="preserve"> fatty acids </w:t>
      </w:r>
      <w:r w:rsidR="00F84545" w:rsidRPr="006A266D">
        <w:t>obtained from the diet,</w:t>
      </w:r>
      <w:r w:rsidRPr="006A266D">
        <w:t xml:space="preserve"> adi</w:t>
      </w:r>
      <w:r w:rsidR="00F84545" w:rsidRPr="006A266D">
        <w:t xml:space="preserve">pose tissue lipolysis, and </w:t>
      </w:r>
      <w:r w:rsidRPr="006A266D">
        <w:t>internal triglyceride stores</w:t>
      </w:r>
      <w:r w:rsidR="00DD2064" w:rsidRPr="006A266D">
        <w:rPr>
          <w:vertAlign w:val="superscript"/>
        </w:rPr>
        <w:fldChar w:fldCharType="begin">
          <w:fldData xml:space="preserve">PEVuZE5vdGU+PENpdGU+PEF1dGhvcj5BbHZlcy1CZXplcnJhPC9BdXRob3I+PFllYXI+MjAxNzwv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BbHZlcy1CZXplcnJhPC9BdXRob3I+PFllYXI+MjAxNzwv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1,2</w:t>
      </w:r>
      <w:r w:rsidR="00DD2064" w:rsidRPr="006A266D">
        <w:rPr>
          <w:vertAlign w:val="superscript"/>
        </w:rPr>
        <w:fldChar w:fldCharType="end"/>
      </w:r>
      <w:r w:rsidRPr="006A266D">
        <w:t xml:space="preserve">. </w:t>
      </w:r>
    </w:p>
    <w:p w14:paraId="63B56577" w14:textId="77777777" w:rsidR="0008337E" w:rsidRPr="006A266D" w:rsidRDefault="0008337E" w:rsidP="00790056"/>
    <w:p w14:paraId="64C72F49" w14:textId="7B185F21" w:rsidR="00E6077B" w:rsidRPr="006A266D" w:rsidRDefault="00E6077B" w:rsidP="00E6077B">
      <w:r w:rsidRPr="006A266D">
        <w:t xml:space="preserve">Oxidation of fatty acid through the β-oxidation pathway results in the sequential shortening of the fatty acyl chain by two carbons at </w:t>
      </w:r>
      <w:r w:rsidR="0063105C" w:rsidRPr="006A266D">
        <w:t>a</w:t>
      </w:r>
      <w:r w:rsidRPr="006A266D">
        <w:t xml:space="preserve"> time</w:t>
      </w:r>
      <w:r w:rsidR="006A266D">
        <w:t>,</w:t>
      </w:r>
      <w:r w:rsidR="00C5725C" w:rsidRPr="006A266D">
        <w:t xml:space="preserve"> released as acetyl-CoA, </w:t>
      </w:r>
      <w:r w:rsidRPr="006A266D">
        <w:t xml:space="preserve">and this process occurs both in the mitochondria and the peroxisomes. While most fatty acids </w:t>
      </w:r>
      <w:r w:rsidR="00F432DC" w:rsidRPr="006A266D">
        <w:t>undergo only β-oxidation</w:t>
      </w:r>
      <w:r w:rsidRPr="006A266D">
        <w:t xml:space="preserve">, some are </w:t>
      </w:r>
      <w:r w:rsidR="00F432DC" w:rsidRPr="006A266D">
        <w:t>oxidized at different carbons before entering this pathway</w:t>
      </w:r>
      <w:r w:rsidRPr="006A266D">
        <w:t>. For example, 3-methyl-substituted fatty acids, such as phytanic acid, undergo removal of one carbon by α-oxidation in the peroxisomes before entering the β-oxidation pathway. Similarly, some fatty acids are first converted to dicarboxylic fatty acids by oxidation of the terminal methyl group (</w:t>
      </w:r>
      <w:r w:rsidRPr="006A266D">
        <w:sym w:font="Symbol" w:char="F077"/>
      </w:r>
      <w:r w:rsidRPr="006A266D">
        <w:t>-oxidation) in the endoplasmic reticulum before being preferentially oxidized in the peroxisomes by β-oxidation</w:t>
      </w:r>
      <w:r w:rsidR="00DD2064" w:rsidRPr="006A266D">
        <w:rPr>
          <w:vertAlign w:val="superscript"/>
        </w:rPr>
        <w:fldChar w:fldCharType="begin">
          <w:fldData xml:space="preserve">PEVuZE5vdGU+PENpdGU+PEF1dGhvcj5NYW5uYWVydHM8L0F1dGhvcj48WWVhcj4xOTk2PC9ZZWFy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NYW5uYWVydHM8L0F1dGhvcj48WWVhcj4xOTk2PC9ZZWFy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3</w:t>
      </w:r>
      <w:r w:rsidR="00DD2064" w:rsidRPr="006A266D">
        <w:rPr>
          <w:vertAlign w:val="superscript"/>
        </w:rPr>
        <w:fldChar w:fldCharType="end"/>
      </w:r>
      <w:r w:rsidRPr="006A266D">
        <w:t xml:space="preserve">. </w:t>
      </w:r>
    </w:p>
    <w:p w14:paraId="42D50D38" w14:textId="77777777" w:rsidR="0008337E" w:rsidRPr="006A266D" w:rsidRDefault="0008337E" w:rsidP="00E6077B"/>
    <w:p w14:paraId="3F77BD7D" w14:textId="7208B04B" w:rsidR="00790056" w:rsidRPr="006A266D" w:rsidRDefault="00F432DC" w:rsidP="00790056">
      <w:r w:rsidRPr="006A266D">
        <w:t xml:space="preserve">Regardless of the </w:t>
      </w:r>
      <w:r w:rsidR="00425ECE" w:rsidRPr="006A266D">
        <w:t xml:space="preserve">specific </w:t>
      </w:r>
      <w:r w:rsidR="006615C0" w:rsidRPr="006A266D">
        <w:t>organelle</w:t>
      </w:r>
      <w:r w:rsidRPr="006A266D">
        <w:t xml:space="preserve">, </w:t>
      </w:r>
      <w:r w:rsidR="00425ECE" w:rsidRPr="006A266D">
        <w:t xml:space="preserve">a fatty acid </w:t>
      </w:r>
      <w:r w:rsidR="00D10A2B" w:rsidRPr="006A266D">
        <w:t>must first be converted to a coenzyme A (CoA) thioester, or acyl-CoA</w:t>
      </w:r>
      <w:r w:rsidR="00425ECE" w:rsidRPr="006A266D">
        <w:t>, to be oxidized through the β-oxidation pathway</w:t>
      </w:r>
      <w:r w:rsidR="00790056" w:rsidRPr="006A266D">
        <w:t xml:space="preserve">. </w:t>
      </w:r>
      <w:r w:rsidR="00425ECE" w:rsidRPr="006A266D">
        <w:t>β-</w:t>
      </w:r>
      <w:r w:rsidR="00790056" w:rsidRPr="006A266D">
        <w:t xml:space="preserve">Oxidation of </w:t>
      </w:r>
      <w:r w:rsidR="00637287" w:rsidRPr="006A266D">
        <w:t xml:space="preserve">long-chain </w:t>
      </w:r>
      <w:r w:rsidR="00790056" w:rsidRPr="006A266D">
        <w:t>acyl-</w:t>
      </w:r>
      <w:proofErr w:type="spellStart"/>
      <w:r w:rsidR="00790056" w:rsidRPr="006A266D">
        <w:t>CoAs</w:t>
      </w:r>
      <w:proofErr w:type="spellEnd"/>
      <w:r w:rsidR="00790056" w:rsidRPr="006A266D">
        <w:t xml:space="preserve"> in the mitochondrial matrix requires the carnitine shuttle fo</w:t>
      </w:r>
      <w:r w:rsidR="00EB3492" w:rsidRPr="006A266D">
        <w:t xml:space="preserve">r their translocation, where carnitine </w:t>
      </w:r>
      <w:proofErr w:type="spellStart"/>
      <w:r w:rsidR="00EB3492" w:rsidRPr="006A266D">
        <w:t>palmitoyltransferase</w:t>
      </w:r>
      <w:proofErr w:type="spellEnd"/>
      <w:r w:rsidR="00EB3492" w:rsidRPr="006A266D">
        <w:t xml:space="preserve"> 1 (CPT1)</w:t>
      </w:r>
      <w:r w:rsidR="00790056" w:rsidRPr="006A266D">
        <w:t xml:space="preserve"> catalyzes </w:t>
      </w:r>
      <w:r w:rsidR="00D402AB" w:rsidRPr="006A266D">
        <w:t xml:space="preserve">the </w:t>
      </w:r>
      <w:r w:rsidR="00790056" w:rsidRPr="006A266D">
        <w:t>c</w:t>
      </w:r>
      <w:r w:rsidR="00D402AB" w:rsidRPr="006A266D">
        <w:t>onversion of acyl-</w:t>
      </w:r>
      <w:proofErr w:type="spellStart"/>
      <w:r w:rsidR="00D402AB" w:rsidRPr="006A266D">
        <w:t>CoAs</w:t>
      </w:r>
      <w:proofErr w:type="spellEnd"/>
      <w:r w:rsidR="00D402AB" w:rsidRPr="006A266D">
        <w:t xml:space="preserve"> to</w:t>
      </w:r>
      <w:r w:rsidR="00790056" w:rsidRPr="006A266D">
        <w:t xml:space="preserve"> </w:t>
      </w:r>
      <w:proofErr w:type="spellStart"/>
      <w:r w:rsidR="00790056" w:rsidRPr="006A266D">
        <w:t>acylcarnitine</w:t>
      </w:r>
      <w:r w:rsidR="00D402AB" w:rsidRPr="006A266D">
        <w:t>s</w:t>
      </w:r>
      <w:proofErr w:type="spellEnd"/>
      <w:r w:rsidR="00790056" w:rsidRPr="006A266D">
        <w:t xml:space="preserve"> and is the rate-limiting enzyme in this process</w:t>
      </w:r>
      <w:r w:rsidR="00DD2064" w:rsidRPr="006A266D">
        <w:rPr>
          <w:vertAlign w:val="superscript"/>
        </w:rPr>
        <w:fldChar w:fldCharType="begin">
          <w:fldData xml:space="preserve">PEVuZE5vdGU+PENpdGU+PEF1dGhvcj5LZXJuZXI8L0F1dGhvcj48WWVhcj4yMDAwPC9ZZWFyPjxS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LZXJuZXI8L0F1dGhvcj48WWVhcj4yMDAwPC9ZZWFyPjxS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4</w:t>
      </w:r>
      <w:r w:rsidR="00DD2064" w:rsidRPr="006A266D">
        <w:rPr>
          <w:vertAlign w:val="superscript"/>
        </w:rPr>
        <w:fldChar w:fldCharType="end"/>
      </w:r>
      <w:r w:rsidR="00790056" w:rsidRPr="006A266D">
        <w:t>. Once translocated to the mitochondrial matrix, the acyl-</w:t>
      </w:r>
      <w:proofErr w:type="spellStart"/>
      <w:r w:rsidR="00790056" w:rsidRPr="006A266D">
        <w:t>CoA</w:t>
      </w:r>
      <w:r w:rsidR="00D402AB" w:rsidRPr="006A266D">
        <w:t>s</w:t>
      </w:r>
      <w:proofErr w:type="spellEnd"/>
      <w:r w:rsidR="00D402AB" w:rsidRPr="006A266D">
        <w:t xml:space="preserve"> are</w:t>
      </w:r>
      <w:r w:rsidR="00790056" w:rsidRPr="006A266D">
        <w:t xml:space="preserve"> re</w:t>
      </w:r>
      <w:r w:rsidR="00F24C46" w:rsidRPr="006A266D">
        <w:t>-</w:t>
      </w:r>
      <w:r w:rsidR="00D402AB" w:rsidRPr="006A266D">
        <w:t>formed and serve as</w:t>
      </w:r>
      <w:r w:rsidR="00790056" w:rsidRPr="006A266D">
        <w:t xml:space="preserve"> substrate</w:t>
      </w:r>
      <w:r w:rsidR="00D402AB" w:rsidRPr="006A266D">
        <w:t>s</w:t>
      </w:r>
      <w:r w:rsidR="00790056" w:rsidRPr="006A266D">
        <w:t xml:space="preserve"> for </w:t>
      </w:r>
      <w:r w:rsidR="00F24C46" w:rsidRPr="006A266D">
        <w:t xml:space="preserve">the </w:t>
      </w:r>
      <w:r w:rsidR="00790056" w:rsidRPr="006A266D">
        <w:t>mitochondrial β-oxidation ma</w:t>
      </w:r>
      <w:r w:rsidR="004A3D7A" w:rsidRPr="006A266D">
        <w:t xml:space="preserve">chinery. </w:t>
      </w:r>
      <w:r w:rsidR="001C407D" w:rsidRPr="006A266D">
        <w:t xml:space="preserve">In the fasted state, the acetyl-CoA produced through β-oxidation in hepatic mitochondria is </w:t>
      </w:r>
      <w:r w:rsidR="008F262D" w:rsidRPr="006A266D">
        <w:t>primarily</w:t>
      </w:r>
      <w:r w:rsidR="001C407D" w:rsidRPr="006A266D">
        <w:t xml:space="preserve"> channeled to ketogenesis. </w:t>
      </w:r>
      <w:r w:rsidR="00E666FD" w:rsidRPr="006A266D">
        <w:t>P</w:t>
      </w:r>
      <w:r w:rsidR="004A3D7A" w:rsidRPr="006A266D">
        <w:t>eroxisomes serve</w:t>
      </w:r>
      <w:r w:rsidR="00790056" w:rsidRPr="006A266D">
        <w:t xml:space="preserve"> as the primary site </w:t>
      </w:r>
      <w:r w:rsidR="00E666FD" w:rsidRPr="006A266D">
        <w:t>for</w:t>
      </w:r>
      <w:r w:rsidR="00790056" w:rsidRPr="006A266D">
        <w:t xml:space="preserve"> </w:t>
      </w:r>
      <w:r w:rsidR="00E666FD" w:rsidRPr="006A266D">
        <w:t>the β-</w:t>
      </w:r>
      <w:r w:rsidR="00790056" w:rsidRPr="006A266D">
        <w:t>oxidation of very</w:t>
      </w:r>
      <w:r w:rsidR="006A266D">
        <w:t>-</w:t>
      </w:r>
      <w:r w:rsidR="00790056" w:rsidRPr="006A266D">
        <w:t>long-chain, branched-chain, and d</w:t>
      </w:r>
      <w:r w:rsidR="004E7F2E" w:rsidRPr="006A266D">
        <w:t>icarboxylic fatty acids</w:t>
      </w:r>
      <w:r w:rsidR="00790056" w:rsidRPr="006A266D">
        <w:t>. Peroxisomes do not require the carnitine shuttle to import fatty acid substrates, instead</w:t>
      </w:r>
      <w:r w:rsidR="009D30C9">
        <w:t xml:space="preserve"> of</w:t>
      </w:r>
      <w:r w:rsidR="00790056" w:rsidRPr="006A266D">
        <w:t xml:space="preserve"> importing </w:t>
      </w:r>
      <w:r w:rsidR="004E7F2E" w:rsidRPr="006A266D">
        <w:t xml:space="preserve">the correspondent </w:t>
      </w:r>
      <w:r w:rsidR="00292792" w:rsidRPr="006A266D">
        <w:t>acyl-</w:t>
      </w:r>
      <w:proofErr w:type="spellStart"/>
      <w:r w:rsidR="00292792" w:rsidRPr="006A266D">
        <w:t>CoAs</w:t>
      </w:r>
      <w:proofErr w:type="spellEnd"/>
      <w:r w:rsidR="00292792" w:rsidRPr="006A266D">
        <w:t xml:space="preserve"> </w:t>
      </w:r>
      <w:r w:rsidR="00790056" w:rsidRPr="006A266D">
        <w:t>through the activit</w:t>
      </w:r>
      <w:r w:rsidR="006829BE" w:rsidRPr="006A266D">
        <w:t>y</w:t>
      </w:r>
      <w:r w:rsidR="004E7F2E" w:rsidRPr="006A266D">
        <w:t xml:space="preserve"> of </w:t>
      </w:r>
      <w:r w:rsidR="006829BE" w:rsidRPr="006A266D">
        <w:t xml:space="preserve">the </w:t>
      </w:r>
      <w:r w:rsidR="006829BE" w:rsidRPr="006A266D">
        <w:rPr>
          <w:rFonts w:asciiTheme="majorHAnsi" w:hAnsiTheme="majorHAnsi" w:cstheme="majorHAnsi"/>
          <w:szCs w:val="18"/>
        </w:rPr>
        <w:t>ATP-binding cassette (ABC) transporters ABCD1-3</w:t>
      </w:r>
      <w:r w:rsidR="00DD2064" w:rsidRPr="006A266D">
        <w:rPr>
          <w:vertAlign w:val="superscript"/>
        </w:rPr>
        <w:fldChar w:fldCharType="begin">
          <w:fldData xml:space="preserve">PEVuZE5vdGU+PENpdGU+PEF1dGhvcj5CYWtlcjwvQXV0aG9yPjxZZWFyPjIwMTU8L1llYXI+PFJl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CYWtlcjwvQXV0aG9yPjxZZWFyPjIwMTU8L1llYXI+PFJl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5</w:t>
      </w:r>
      <w:r w:rsidR="00DD2064" w:rsidRPr="006A266D">
        <w:rPr>
          <w:vertAlign w:val="superscript"/>
        </w:rPr>
        <w:fldChar w:fldCharType="end"/>
      </w:r>
      <w:r w:rsidR="00F65C73" w:rsidRPr="006A266D">
        <w:t>.</w:t>
      </w:r>
      <w:r w:rsidR="00292792" w:rsidRPr="006A266D">
        <w:t xml:space="preserve"> Within the peroxisomes, acyl-</w:t>
      </w:r>
      <w:proofErr w:type="spellStart"/>
      <w:r w:rsidR="00292792" w:rsidRPr="006A266D">
        <w:t>CoAs</w:t>
      </w:r>
      <w:proofErr w:type="spellEnd"/>
      <w:r w:rsidR="00292792" w:rsidRPr="006A266D">
        <w:t xml:space="preserve"> are then oxidized by </w:t>
      </w:r>
      <w:r w:rsidR="00D402AB" w:rsidRPr="006A266D">
        <w:t xml:space="preserve">a </w:t>
      </w:r>
      <w:r w:rsidR="00292792" w:rsidRPr="006A266D">
        <w:t>dedicated set of enzymes, distinct from the mitochondrial fatty acid β-oxidation machinery</w:t>
      </w:r>
      <w:r w:rsidR="00790056" w:rsidRPr="006A266D">
        <w:t xml:space="preserve">. </w:t>
      </w:r>
      <w:r w:rsidR="00F65C73" w:rsidRPr="006A266D">
        <w:t>B</w:t>
      </w:r>
      <w:r w:rsidR="00790056" w:rsidRPr="006A266D">
        <w:t>oth mitoc</w:t>
      </w:r>
      <w:r w:rsidR="00FB12DA" w:rsidRPr="006A266D">
        <w:t xml:space="preserve">hondria and peroxisomes </w:t>
      </w:r>
      <w:r w:rsidR="00F65C73" w:rsidRPr="006A266D">
        <w:t xml:space="preserve">also </w:t>
      </w:r>
      <w:r w:rsidR="00FB12DA" w:rsidRPr="006A266D">
        <w:t xml:space="preserve">require a supply of </w:t>
      </w:r>
      <w:r w:rsidR="00790056" w:rsidRPr="006A266D">
        <w:t>NAD</w:t>
      </w:r>
      <w:r w:rsidR="00790056" w:rsidRPr="006A266D">
        <w:rPr>
          <w:vertAlign w:val="superscript"/>
        </w:rPr>
        <w:t>+</w:t>
      </w:r>
      <w:r w:rsidR="00FB12DA" w:rsidRPr="006A266D">
        <w:t xml:space="preserve"> and free CoA</w:t>
      </w:r>
      <w:r w:rsidR="00F65C73" w:rsidRPr="006A266D">
        <w:t xml:space="preserve"> to oxidize fatty acyl chains</w:t>
      </w:r>
      <w:r w:rsidR="00790056" w:rsidRPr="006A266D">
        <w:t>. CoA levels in the liver have been shown to increase in response to fasting, supporting the increased rate of fatty acid oxidation which occurs in this state</w:t>
      </w:r>
      <w:r w:rsidR="00DD2064" w:rsidRPr="006A266D">
        <w:rPr>
          <w:vertAlign w:val="superscript"/>
        </w:rPr>
        <w:fldChar w:fldCharType="begin"/>
      </w:r>
      <w:r w:rsidR="005D45AE" w:rsidRPr="006A266D">
        <w:rPr>
          <w:vertAlign w:val="superscript"/>
        </w:rPr>
        <w:instrText xml:space="preserve"> ADDIN EN.CITE &lt;EndNote&gt;&lt;Cite&gt;&lt;Author&gt;Leonardi&lt;/Author&gt;&lt;Year&gt;2010&lt;/Year&gt;&lt;RecNum&gt;98&lt;/RecNum&gt;&lt;DisplayText&gt;&lt;style face="superscript"&gt;6&lt;/style&gt;&lt;/DisplayText&gt;&lt;record&gt;&lt;rec-number&gt;98&lt;/rec-number&gt;&lt;foreign-keys&gt;&lt;key app="EN" db-id="rps0ast5xst05beafdr5v2atevsa50wprs9p" timestamp="1384537717"&gt;98&lt;/key&gt;&lt;/foreign-keys&gt;&lt;ref-type name="Journal Article"&gt;17&lt;/ref-type&gt;&lt;contributors&gt;&lt;authors&gt;&lt;author&gt;Leonardi, R.&lt;/author&gt;&lt;author&gt;Rehg, J. E.&lt;/author&gt;&lt;author&gt;Rock, C. O.&lt;/author&gt;&lt;author&gt;Jackowski, S.&lt;/author&gt;&lt;/authors&gt;&lt;/contributors&gt;&lt;auth-address&gt;Department of Infectious Diseases, St Jude Children&amp;apos;s Research Hospital, Memphis, Tennessee, United States of America.&lt;/auth-address&gt;&lt;titles&gt;&lt;title&gt;Pantothenate kinase 1 is required to support the metabolic transition from the fed to the fasted state&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11107&lt;/pages&gt;&lt;volume&gt;5&lt;/volume&gt;&lt;number&gt;6&lt;/number&gt;&lt;keywords&gt;&lt;keyword&gt;Animals&lt;/keyword&gt;&lt;keyword&gt;*Fasting&lt;/keyword&gt;&lt;keyword&gt;*Feeding Behavior&lt;/keyword&gt;&lt;keyword&gt;Glucose/metabolism&lt;/keyword&gt;&lt;keyword&gt;Homeostasis&lt;/keyword&gt;&lt;keyword&gt;Liver/enzymology&lt;/keyword&gt;&lt;keyword&gt;Mice&lt;/keyword&gt;&lt;keyword&gt;Mice, Knockout&lt;/keyword&gt;&lt;keyword&gt;Phosphotransferases (Alcohol Group Acceptor)/genetics/*metabolism&lt;/keyword&gt;&lt;/keywords&gt;&lt;dates&gt;&lt;year&gt;2010&lt;/year&gt;&lt;pub-dates&gt;&lt;date&gt;Jun 14&lt;/date&gt;&lt;/pub-dates&gt;&lt;/dates&gt;&lt;isbn&gt;1932-6203 (Electronic)&amp;#xD;1932-6203 (Linking)&lt;/isbn&gt;&lt;accession-num&gt;20559429&lt;/accession-num&gt;&lt;urls&gt;&lt;related-urls&gt;&lt;url&gt;http://www.ncbi.nlm.nih.gov/pubmed/20559429&lt;/url&gt;&lt;/related-urls&gt;&lt;/urls&gt;&lt;custom2&gt;2885419&lt;/custom2&gt;&lt;electronic-resource-num&gt;10.1371/journal.pone.0011107&lt;/electronic-resource-num&gt;&lt;/record&gt;&lt;/Cite&gt;&lt;/EndNote&gt;</w:instrText>
      </w:r>
      <w:r w:rsidR="00DD2064" w:rsidRPr="006A266D">
        <w:rPr>
          <w:vertAlign w:val="superscript"/>
        </w:rPr>
        <w:fldChar w:fldCharType="separate"/>
      </w:r>
      <w:r w:rsidR="005D45AE" w:rsidRPr="006A266D">
        <w:rPr>
          <w:noProof/>
          <w:vertAlign w:val="superscript"/>
        </w:rPr>
        <w:t>6</w:t>
      </w:r>
      <w:r w:rsidR="00DD2064" w:rsidRPr="006A266D">
        <w:rPr>
          <w:vertAlign w:val="superscript"/>
        </w:rPr>
        <w:fldChar w:fldCharType="end"/>
      </w:r>
      <w:r w:rsidR="00790056" w:rsidRPr="006A266D">
        <w:t xml:space="preserve">. </w:t>
      </w:r>
      <w:r w:rsidR="00F65C73" w:rsidRPr="006A266D">
        <w:t xml:space="preserve">Furthermore, </w:t>
      </w:r>
      <w:r w:rsidR="00790056" w:rsidRPr="006A266D">
        <w:t>increased CoA degradation in the peroxisomes results in a selective decrease in peroxisomal fatty acid oxidation</w:t>
      </w:r>
      <w:r w:rsidR="00DD2064" w:rsidRPr="006A266D">
        <w:rPr>
          <w:vertAlign w:val="superscript"/>
        </w:rPr>
        <w:fldChar w:fldCharType="begin"/>
      </w:r>
      <w:r w:rsidR="005D45AE" w:rsidRPr="006A266D">
        <w:rPr>
          <w:vertAlign w:val="superscript"/>
        </w:rPr>
        <w:instrText xml:space="preserve"> ADDIN EN.CITE &lt;EndNote&gt;&lt;Cite&gt;&lt;Author&gt;Shumar&lt;/Author&gt;&lt;Year&gt;2019&lt;/Year&gt;&lt;RecNum&gt;1026&lt;/RecNum&gt;&lt;DisplayText&gt;&lt;style face="superscript"&gt;7&lt;/style&gt;&lt;/DisplayText&gt;&lt;record&gt;&lt;rec-number&gt;1026&lt;/rec-number&gt;&lt;foreign-keys&gt;&lt;key app="EN" db-id="rps0ast5xst05beafdr5v2atevsa50wprs9p" timestamp="1553633851"&gt;1026&lt;/key&gt;&lt;/foreign-keys&gt;&lt;ref-type name="Journal Article"&gt;17&lt;/ref-type&gt;&lt;contributors&gt;&lt;authors&gt;&lt;author&gt;Shumar, S. A.&lt;/author&gt;&lt;author&gt;Kerr, E. W.&lt;/author&gt;&lt;author&gt;Fagone, P.&lt;/author&gt;&lt;author&gt;Infante, A. M.&lt;/author&gt;&lt;author&gt;Leonardi, R.&lt;/author&gt;&lt;/authors&gt;&lt;/contributors&gt;&lt;auth-address&gt;Department of Biochemistry, West Virginia University, Morgantown, WV 26506.&amp;#xD;Protein Core Facility West Virginia University, Morgantown, WV 26506.&amp;#xD;Genomics Core Facility West Virginia University, Morgantown, WV 26506.&amp;#xD;Department of Biochemistry, West Virginia University, Morgantown, WV 26506 roleonardi@hsc.wvu.edu.&lt;/auth-address&gt;&lt;titles&gt;&lt;title&gt;Overexpression of Nudt7 decreases bile acid levels and peroxisomal fatty acid oxidation in the liver&lt;/title&gt;&lt;secondary-title&gt;J Lipid Res&lt;/secondary-title&gt;&lt;/titles&gt;&lt;periodical&gt;&lt;full-title&gt;Journal of Lipid Research&lt;/full-title&gt;&lt;abbr-1&gt;J. Lipid Res.&lt;/abbr-1&gt;&lt;abbr-2&gt;J Lipid Res&lt;/abbr-2&gt;&lt;/periodical&gt;&lt;pages&gt;1005-1019&lt;/pages&gt;&lt;volume&gt;60&lt;/volume&gt;&lt;number&gt;5&lt;/number&gt;&lt;keywords&gt;&lt;keyword&gt;Nudix hydrolase 7&lt;/keyword&gt;&lt;keyword&gt;beta-oxidation&lt;/keyword&gt;&lt;keyword&gt;bile acid metabolism&lt;/keyword&gt;&lt;keyword&gt;coenzyme A&lt;/keyword&gt;&lt;keyword&gt;peroxisomes, metabolomics&lt;/keyword&gt;&lt;/keywords&gt;&lt;dates&gt;&lt;year&gt;2019&lt;/year&gt;&lt;pub-dates&gt;&lt;date&gt;May&lt;/date&gt;&lt;/pub-dates&gt;&lt;/dates&gt;&lt;isbn&gt;1539-7262 (Electronic)&amp;#xD;0022-2275 (Linking)&lt;/isbn&gt;&lt;accession-num&gt;30846528&lt;/accession-num&gt;&lt;urls&gt;&lt;related-urls&gt;&lt;url&gt;https://www.ncbi.nlm.nih.gov/pubmed/30846528&lt;/url&gt;&lt;/related-urls&gt;&lt;/urls&gt;&lt;custom2&gt;PMC6495166&lt;/custom2&gt;&lt;electronic-resource-num&gt;10.1194/jlr.M092676&lt;/electronic-resource-num&gt;&lt;/record&gt;&lt;/Cite&gt;&lt;/EndNote&gt;</w:instrText>
      </w:r>
      <w:r w:rsidR="00DD2064" w:rsidRPr="006A266D">
        <w:rPr>
          <w:vertAlign w:val="superscript"/>
        </w:rPr>
        <w:fldChar w:fldCharType="separate"/>
      </w:r>
      <w:r w:rsidR="005D45AE" w:rsidRPr="006A266D">
        <w:rPr>
          <w:noProof/>
          <w:vertAlign w:val="superscript"/>
        </w:rPr>
        <w:t>7</w:t>
      </w:r>
      <w:r w:rsidR="00DD2064" w:rsidRPr="006A266D">
        <w:rPr>
          <w:vertAlign w:val="superscript"/>
        </w:rPr>
        <w:fldChar w:fldCharType="end"/>
      </w:r>
      <w:r w:rsidR="00790056" w:rsidRPr="006A266D">
        <w:t xml:space="preserve">. Therefore, the process of fatty acid oxidation within the cell is regulated by the expression levels and activities of enzymes involved in the activation, transport, and oxidation of fatty acids, as well as the concentrations of cofactors and other metabolites throughout multiple subcellular compartments. </w:t>
      </w:r>
    </w:p>
    <w:p w14:paraId="6FAD44B1" w14:textId="77777777" w:rsidR="00790056" w:rsidRPr="006A266D" w:rsidRDefault="00790056" w:rsidP="00790056"/>
    <w:p w14:paraId="644D51C0" w14:textId="36CE8723" w:rsidR="00DB0469" w:rsidRPr="006A266D" w:rsidRDefault="00F65C73" w:rsidP="00790056">
      <w:r w:rsidRPr="006A266D">
        <w:t>Procedures</w:t>
      </w:r>
      <w:r w:rsidR="00790056" w:rsidRPr="006A266D">
        <w:t xml:space="preserve"> using tissue homogenates </w:t>
      </w:r>
      <w:r w:rsidRPr="006A266D">
        <w:t xml:space="preserve">to measure fatty acid oxidation </w:t>
      </w:r>
      <w:r w:rsidR="00790056" w:rsidRPr="006A266D">
        <w:t>destroy the cellular architecture regulating and supporting this process, lea</w:t>
      </w:r>
      <w:r w:rsidR="00EB394F" w:rsidRPr="006A266D">
        <w:t xml:space="preserve">ding to </w:t>
      </w:r>
      <w:r w:rsidR="006A266D">
        <w:t xml:space="preserve">a </w:t>
      </w:r>
      <w:r w:rsidR="00EB394F" w:rsidRPr="006A266D">
        <w:t xml:space="preserve">collection of data </w:t>
      </w:r>
      <w:r w:rsidR="00D16212" w:rsidRPr="006A266D">
        <w:t>that</w:t>
      </w:r>
      <w:r w:rsidR="00790056" w:rsidRPr="006A266D">
        <w:t xml:space="preserve"> does not accurately reflect the </w:t>
      </w:r>
      <w:r w:rsidR="00790056" w:rsidRPr="006A266D">
        <w:rPr>
          <w:i/>
        </w:rPr>
        <w:t>in vivo</w:t>
      </w:r>
      <w:r w:rsidR="00790056" w:rsidRPr="006A266D">
        <w:t xml:space="preserve"> metabolism. While techniques using plated primary hepatocytes preserve this system, culturing isolated cells for extended periods of time results in a loss of the </w:t>
      </w:r>
      <w:r w:rsidR="00790056" w:rsidRPr="006A266D">
        <w:rPr>
          <w:i/>
        </w:rPr>
        <w:t>in vivo</w:t>
      </w:r>
      <w:r w:rsidR="00790056" w:rsidRPr="006A266D">
        <w:t xml:space="preserve"> gene expression profile that was present in the cells when they were st</w:t>
      </w:r>
      <w:r w:rsidRPr="006A266D">
        <w:t>ill living within the animal</w:t>
      </w:r>
      <w:r w:rsidR="00DD2064" w:rsidRPr="006A266D">
        <w:rPr>
          <w:vertAlign w:val="superscript"/>
        </w:rPr>
        <w:fldChar w:fldCharType="begin">
          <w:fldData xml:space="preserve">PEVuZE5vdGU+PENpdGU+PEF1dGhvcj5SaWNoZXJ0PC9BdXRob3I+PFllYXI+MjAwNjwvWWVhcj48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SaWNoZXJ0PC9BdXRob3I+PFllYXI+MjAwNjwvWWVhcj48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8,9</w:t>
      </w:r>
      <w:r w:rsidR="00DD2064" w:rsidRPr="006A266D">
        <w:rPr>
          <w:vertAlign w:val="superscript"/>
        </w:rPr>
        <w:fldChar w:fldCharType="end"/>
      </w:r>
      <w:r w:rsidR="00790056" w:rsidRPr="006A266D">
        <w:t xml:space="preserve">. </w:t>
      </w:r>
      <w:r w:rsidR="00391389" w:rsidRPr="006A266D">
        <w:t xml:space="preserve">The following protocol describes a </w:t>
      </w:r>
      <w:r w:rsidR="00790056" w:rsidRPr="006A266D">
        <w:t xml:space="preserve">method to isolate primary hepatocytes and assay their capacity for fatty acid </w:t>
      </w:r>
      <w:r w:rsidR="001F21F9" w:rsidRPr="006A266D">
        <w:t>β-</w:t>
      </w:r>
      <w:r w:rsidR="00790056" w:rsidRPr="006A266D">
        <w:t>oxidat</w:t>
      </w:r>
      <w:r w:rsidR="006A7E18" w:rsidRPr="006A266D">
        <w:t>ion immediately after isolation and</w:t>
      </w:r>
      <w:r w:rsidR="00790056" w:rsidRPr="006A266D">
        <w:t xml:space="preserve"> in suspension, using </w:t>
      </w:r>
      <w:r w:rsidR="00D4650E" w:rsidRPr="006A266D">
        <w:t>[1-</w:t>
      </w:r>
      <w:r w:rsidR="00D4650E" w:rsidRPr="006A266D">
        <w:rPr>
          <w:vertAlign w:val="superscript"/>
        </w:rPr>
        <w:t>14</w:t>
      </w:r>
      <w:proofErr w:type="gramStart"/>
      <w:r w:rsidR="00D4650E" w:rsidRPr="006A266D">
        <w:t>C]palmitic</w:t>
      </w:r>
      <w:proofErr w:type="gramEnd"/>
      <w:r w:rsidR="00790056" w:rsidRPr="006A266D">
        <w:t xml:space="preserve"> acid. The assay is based on the measurement of the radioactivity associated with the </w:t>
      </w:r>
      <w:r w:rsidR="00790056" w:rsidRPr="006A266D">
        <w:lastRenderedPageBreak/>
        <w:t>acid-soluble metabolites</w:t>
      </w:r>
      <w:r w:rsidR="00D4650E" w:rsidRPr="006A266D">
        <w:t xml:space="preserve"> (ASM) or products</w:t>
      </w:r>
      <w:r w:rsidR="00790056" w:rsidRPr="006A266D">
        <w:t xml:space="preserve">, like acetyl-CoA, </w:t>
      </w:r>
      <w:r w:rsidR="00FB08A2" w:rsidRPr="006A266D">
        <w:t>produced by the</w:t>
      </w:r>
      <w:r w:rsidR="00790056" w:rsidRPr="006A266D">
        <w:t xml:space="preserve"> </w:t>
      </w:r>
      <w:r w:rsidR="005C0489" w:rsidRPr="006A266D">
        <w:t>β-</w:t>
      </w:r>
      <w:r w:rsidR="00790056" w:rsidRPr="006A266D">
        <w:t>ox</w:t>
      </w:r>
      <w:r w:rsidR="00D4650E" w:rsidRPr="006A266D">
        <w:t>idation of [1-</w:t>
      </w:r>
      <w:r w:rsidR="00D4650E" w:rsidRPr="006A266D">
        <w:rPr>
          <w:vertAlign w:val="superscript"/>
        </w:rPr>
        <w:t>14</w:t>
      </w:r>
      <w:proofErr w:type="gramStart"/>
      <w:r w:rsidR="00D4650E" w:rsidRPr="006A266D">
        <w:t>C]palmitic</w:t>
      </w:r>
      <w:proofErr w:type="gramEnd"/>
      <w:r w:rsidR="00D4650E" w:rsidRPr="006A266D">
        <w:t xml:space="preserve"> acid</w:t>
      </w:r>
      <w:r w:rsidR="00DD2064" w:rsidRPr="006A266D">
        <w:rPr>
          <w:vertAlign w:val="superscript"/>
        </w:rPr>
        <w:fldChar w:fldCharType="begin">
          <w:fldData xml:space="preserve">PEVuZE5vdGU+PENpdGU+PEF1dGhvcj5TcHVyd2F5PC9BdXRob3I+PFllYXI+MTk5NzwvWWVhcj48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</w:fldData>
        </w:fldChar>
      </w:r>
      <w:r w:rsidR="005D45AE" w:rsidRPr="006A266D">
        <w:rPr>
          <w:vertAlign w:val="superscript"/>
        </w:rPr>
        <w:instrText xml:space="preserve"> ADDIN EN.CITE </w:instrText>
      </w:r>
      <w:r w:rsidR="005D45AE" w:rsidRPr="006A266D">
        <w:rPr>
          <w:vertAlign w:val="superscript"/>
        </w:rPr>
        <w:fldChar w:fldCharType="begin">
          <w:fldData xml:space="preserve">PEVuZE5vdGU+PENpdGU+PEF1dGhvcj5TcHVyd2F5PC9BdXRob3I+PFllYXI+MTk5NzwvWWVhcj48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</w:fldData>
        </w:fldChar>
      </w:r>
      <w:r w:rsidR="005D45AE" w:rsidRPr="006A266D">
        <w:rPr>
          <w:vertAlign w:val="superscript"/>
        </w:rPr>
        <w:instrText xml:space="preserve"> ADDIN EN.CITE.DATA </w:instrText>
      </w:r>
      <w:r w:rsidR="005D45AE" w:rsidRPr="006A266D">
        <w:rPr>
          <w:vertAlign w:val="superscript"/>
        </w:rPr>
      </w:r>
      <w:r w:rsidR="005D45AE" w:rsidRPr="006A266D">
        <w:rPr>
          <w:vertAlign w:val="superscript"/>
        </w:rPr>
        <w:fldChar w:fldCharType="end"/>
      </w:r>
      <w:r w:rsidR="00DD2064" w:rsidRPr="006A266D">
        <w:rPr>
          <w:vertAlign w:val="superscript"/>
        </w:rPr>
      </w:r>
      <w:r w:rsidR="00DD2064" w:rsidRPr="006A266D">
        <w:rPr>
          <w:vertAlign w:val="superscript"/>
        </w:rPr>
        <w:fldChar w:fldCharType="separate"/>
      </w:r>
      <w:r w:rsidR="005D45AE" w:rsidRPr="006A266D">
        <w:rPr>
          <w:noProof/>
          <w:vertAlign w:val="superscript"/>
        </w:rPr>
        <w:t>10,11</w:t>
      </w:r>
      <w:r w:rsidR="00DD2064" w:rsidRPr="006A266D">
        <w:rPr>
          <w:vertAlign w:val="superscript"/>
        </w:rPr>
        <w:fldChar w:fldCharType="end"/>
      </w:r>
      <w:r w:rsidR="00790056" w:rsidRPr="006A266D">
        <w:t xml:space="preserve">.  </w:t>
      </w:r>
    </w:p>
    <w:p w14:paraId="4794644A" w14:textId="77777777" w:rsidR="00790056" w:rsidRPr="006A266D" w:rsidRDefault="00790056" w:rsidP="00790056"/>
    <w:p w14:paraId="0546223F" w14:textId="0C7BA499" w:rsidR="00DB0469" w:rsidRPr="006A266D" w:rsidRDefault="00D034E9">
      <w:pPr>
        <w:rPr>
          <w:b/>
        </w:rPr>
      </w:pPr>
      <w:bookmarkStart w:id="0" w:name="_Hlk80288791"/>
      <w:r w:rsidRPr="006A266D">
        <w:rPr>
          <w:b/>
        </w:rPr>
        <w:t>PROTOCOL</w:t>
      </w:r>
      <w:r w:rsidR="00B161D7">
        <w:rPr>
          <w:b/>
        </w:rPr>
        <w:t>:</w:t>
      </w:r>
    </w:p>
    <w:p w14:paraId="4046EAF5" w14:textId="77777777" w:rsidR="0008337E" w:rsidRPr="006A266D" w:rsidRDefault="0008337E">
      <w:pPr>
        <w:rPr>
          <w:b/>
        </w:rPr>
      </w:pPr>
    </w:p>
    <w:p w14:paraId="6E9C8926" w14:textId="35558BF7" w:rsidR="00DB0469" w:rsidRPr="006A266D" w:rsidRDefault="00D034E9">
      <w:pPr>
        <w:pBdr>
          <w:top w:val="nil"/>
          <w:left w:val="nil"/>
          <w:bottom w:val="nil"/>
          <w:right w:val="nil"/>
          <w:between w:val="nil"/>
        </w:pBdr>
        <w:rPr>
          <w:color w:val="000000"/>
        </w:rPr>
      </w:pPr>
      <w:r w:rsidRPr="006A266D">
        <w:rPr>
          <w:color w:val="000000"/>
        </w:rPr>
        <w:t xml:space="preserve">All experimental procedures on </w:t>
      </w:r>
      <w:r w:rsidRPr="009D30C9">
        <w:rPr>
          <w:color w:val="000000"/>
        </w:rPr>
        <w:t xml:space="preserve">mice </w:t>
      </w:r>
      <w:r w:rsidR="00794F30" w:rsidRPr="009D30C9">
        <w:rPr>
          <w:color w:val="000000"/>
        </w:rPr>
        <w:t>(C57BL/6J, males, 9</w:t>
      </w:r>
      <w:r w:rsidR="00DC17E7">
        <w:rPr>
          <w:color w:val="000000"/>
        </w:rPr>
        <w:t>–</w:t>
      </w:r>
      <w:r w:rsidR="00794F30" w:rsidRPr="009D30C9">
        <w:rPr>
          <w:color w:val="000000"/>
        </w:rPr>
        <w:t>11 weeks of age)</w:t>
      </w:r>
      <w:r w:rsidR="00794F30">
        <w:rPr>
          <w:color w:val="000000"/>
        </w:rPr>
        <w:t xml:space="preserve"> </w:t>
      </w:r>
      <w:r w:rsidRPr="006A266D">
        <w:rPr>
          <w:color w:val="000000"/>
        </w:rPr>
        <w:t xml:space="preserve">were approved by the Institutional Animal Care and Use Committees (IACUC) of West Virginia University. </w:t>
      </w:r>
    </w:p>
    <w:p w14:paraId="170F0832" w14:textId="77777777" w:rsidR="0008337E" w:rsidRPr="006A266D" w:rsidRDefault="0008337E">
      <w:pPr>
        <w:pBdr>
          <w:top w:val="nil"/>
          <w:left w:val="nil"/>
          <w:bottom w:val="nil"/>
          <w:right w:val="nil"/>
          <w:between w:val="nil"/>
        </w:pBdr>
        <w:rPr>
          <w:color w:val="000000"/>
        </w:rPr>
      </w:pPr>
    </w:p>
    <w:p w14:paraId="2B05B44F" w14:textId="29132BDC" w:rsidR="00DB0469" w:rsidRPr="006A266D" w:rsidRDefault="00D034E9" w:rsidP="0008337E">
      <w:pPr>
        <w:pStyle w:val="ListParagraph"/>
        <w:numPr>
          <w:ilvl w:val="0"/>
          <w:numId w:val="15"/>
        </w:numPr>
        <w:pBdr>
          <w:top w:val="nil"/>
          <w:left w:val="nil"/>
          <w:bottom w:val="nil"/>
          <w:right w:val="nil"/>
          <w:between w:val="nil"/>
        </w:pBdr>
        <w:ind w:left="0" w:firstLine="0"/>
        <w:rPr>
          <w:b/>
          <w:color w:val="000000"/>
        </w:rPr>
      </w:pPr>
      <w:r w:rsidRPr="006A266D">
        <w:rPr>
          <w:b/>
          <w:color w:val="000000"/>
        </w:rPr>
        <w:t xml:space="preserve">Hepatocyte </w:t>
      </w:r>
      <w:r w:rsidR="000D422D">
        <w:rPr>
          <w:b/>
          <w:color w:val="000000"/>
        </w:rPr>
        <w:t>i</w:t>
      </w:r>
      <w:r w:rsidRPr="006A266D">
        <w:rPr>
          <w:b/>
          <w:color w:val="000000"/>
        </w:rPr>
        <w:t>solation</w:t>
      </w:r>
    </w:p>
    <w:p w14:paraId="0BC2DBC5" w14:textId="77777777" w:rsidR="00B028C7" w:rsidRPr="006A266D" w:rsidRDefault="00B028C7" w:rsidP="00B028C7">
      <w:pPr>
        <w:pStyle w:val="ListParagraph"/>
        <w:pBdr>
          <w:top w:val="nil"/>
          <w:left w:val="nil"/>
          <w:bottom w:val="nil"/>
          <w:right w:val="nil"/>
          <w:between w:val="nil"/>
        </w:pBdr>
        <w:rPr>
          <w:bCs/>
          <w:color w:val="000000"/>
        </w:rPr>
      </w:pPr>
    </w:p>
    <w:p w14:paraId="64D757FA" w14:textId="77777777" w:rsidR="00DB0469" w:rsidRPr="006A266D" w:rsidRDefault="00D034E9">
      <w:pPr>
        <w:numPr>
          <w:ilvl w:val="1"/>
          <w:numId w:val="15"/>
        </w:numPr>
        <w:pBdr>
          <w:top w:val="nil"/>
          <w:left w:val="nil"/>
          <w:bottom w:val="nil"/>
          <w:right w:val="nil"/>
          <w:between w:val="nil"/>
        </w:pBdr>
        <w:ind w:left="0" w:firstLine="0"/>
        <w:rPr>
          <w:bCs/>
          <w:color w:val="000000"/>
        </w:rPr>
      </w:pPr>
      <w:r w:rsidRPr="006A266D">
        <w:rPr>
          <w:bCs/>
          <w:color w:val="000000"/>
        </w:rPr>
        <w:t>Preparation</w:t>
      </w:r>
    </w:p>
    <w:p w14:paraId="34570848" w14:textId="77777777" w:rsidR="00DB0469" w:rsidRPr="006A266D" w:rsidRDefault="00DB0469">
      <w:pPr>
        <w:pBdr>
          <w:top w:val="nil"/>
          <w:left w:val="nil"/>
          <w:bottom w:val="nil"/>
          <w:right w:val="nil"/>
          <w:between w:val="nil"/>
        </w:pBdr>
        <w:rPr>
          <w:b/>
          <w:color w:val="000000"/>
        </w:rPr>
      </w:pPr>
    </w:p>
    <w:p w14:paraId="4D23ED71" w14:textId="08EE5201" w:rsidR="002E42F0" w:rsidRPr="006A266D" w:rsidRDefault="00D034E9" w:rsidP="005C1402">
      <w:pPr>
        <w:numPr>
          <w:ilvl w:val="2"/>
          <w:numId w:val="16"/>
        </w:numPr>
        <w:pBdr>
          <w:top w:val="nil"/>
          <w:left w:val="nil"/>
          <w:bottom w:val="nil"/>
          <w:right w:val="nil"/>
          <w:between w:val="nil"/>
        </w:pBdr>
        <w:ind w:left="0" w:firstLine="0"/>
        <w:rPr>
          <w:color w:val="000000"/>
        </w:rPr>
      </w:pPr>
      <w:r w:rsidRPr="006A266D">
        <w:rPr>
          <w:color w:val="000000"/>
        </w:rPr>
        <w:t xml:space="preserve">In the days before the hepatocyte isolation, prepare the buffers and cell culture media listed in </w:t>
      </w:r>
      <w:r w:rsidRPr="006A266D">
        <w:rPr>
          <w:b/>
          <w:color w:val="000000"/>
        </w:rPr>
        <w:t>Table 1.</w:t>
      </w:r>
      <w:r w:rsidRPr="006A266D">
        <w:rPr>
          <w:color w:val="000000"/>
        </w:rPr>
        <w:t xml:space="preserve"> </w:t>
      </w:r>
      <w:r w:rsidR="009D30C9">
        <w:rPr>
          <w:color w:val="000000"/>
        </w:rPr>
        <w:t>S</w:t>
      </w:r>
      <w:r w:rsidR="000B5E62" w:rsidRPr="006A266D">
        <w:rPr>
          <w:color w:val="000000"/>
        </w:rPr>
        <w:t xml:space="preserve">et up </w:t>
      </w:r>
      <w:r w:rsidR="002D7C36" w:rsidRPr="006A266D">
        <w:rPr>
          <w:color w:val="000000"/>
        </w:rPr>
        <w:t>a water bath</w:t>
      </w:r>
      <w:r w:rsidRPr="006A266D">
        <w:rPr>
          <w:color w:val="000000"/>
        </w:rPr>
        <w:t xml:space="preserve"> </w:t>
      </w:r>
      <w:r w:rsidR="00391389" w:rsidRPr="006A266D">
        <w:rPr>
          <w:color w:val="000000"/>
        </w:rPr>
        <w:t xml:space="preserve">with the temperature set </w:t>
      </w:r>
      <w:r w:rsidR="002D7C36" w:rsidRPr="006A266D">
        <w:rPr>
          <w:color w:val="000000"/>
        </w:rPr>
        <w:t>to</w:t>
      </w:r>
      <w:r w:rsidRPr="006A266D">
        <w:rPr>
          <w:color w:val="000000"/>
        </w:rPr>
        <w:t xml:space="preserve"> 37 °C</w:t>
      </w:r>
      <w:r w:rsidR="009D30C9">
        <w:rPr>
          <w:color w:val="000000"/>
        </w:rPr>
        <w:t xml:space="preserve"> close to </w:t>
      </w:r>
      <w:r w:rsidR="009D30C9" w:rsidRPr="006A266D">
        <w:rPr>
          <w:color w:val="000000"/>
        </w:rPr>
        <w:t>where the surgery will be performed</w:t>
      </w:r>
      <w:r w:rsidRPr="006A266D">
        <w:rPr>
          <w:color w:val="000000"/>
        </w:rPr>
        <w:t>.</w:t>
      </w:r>
    </w:p>
    <w:p w14:paraId="59BD11A0" w14:textId="77777777" w:rsidR="00DB0469" w:rsidRPr="006A266D" w:rsidRDefault="00DB0469" w:rsidP="005C1402">
      <w:pPr>
        <w:pBdr>
          <w:top w:val="nil"/>
          <w:left w:val="nil"/>
          <w:bottom w:val="nil"/>
          <w:right w:val="nil"/>
          <w:between w:val="nil"/>
        </w:pBdr>
        <w:rPr>
          <w:color w:val="000000"/>
        </w:rPr>
      </w:pPr>
    </w:p>
    <w:p w14:paraId="306FF059" w14:textId="77777777" w:rsidR="006A266D" w:rsidRDefault="006A266D" w:rsidP="005C1402">
      <w:pPr>
        <w:numPr>
          <w:ilvl w:val="2"/>
          <w:numId w:val="16"/>
        </w:numPr>
        <w:pBdr>
          <w:top w:val="nil"/>
          <w:left w:val="nil"/>
          <w:bottom w:val="nil"/>
          <w:right w:val="nil"/>
          <w:between w:val="nil"/>
        </w:pBdr>
        <w:ind w:left="0" w:firstLine="0"/>
        <w:rPr>
          <w:color w:val="000000"/>
        </w:rPr>
      </w:pPr>
      <w:r>
        <w:rPr>
          <w:color w:val="000000"/>
        </w:rPr>
        <w:t>On t</w:t>
      </w:r>
      <w:r w:rsidR="002E42F0" w:rsidRPr="006A266D">
        <w:rPr>
          <w:color w:val="000000"/>
        </w:rPr>
        <w:t xml:space="preserve">he day of the hepatocyte isolation, under a laminar flow hood, transfer 35 mL of Buffer 1 to a sterile 50 mL centrifuge tube and 70 mL of Buffer 2 to a 100 mL sterile beaker or bottle. </w:t>
      </w:r>
    </w:p>
    <w:p w14:paraId="483CB308" w14:textId="77777777" w:rsidR="006A266D" w:rsidRDefault="006A266D" w:rsidP="006A266D">
      <w:pPr>
        <w:pStyle w:val="ListParagraph"/>
        <w:rPr>
          <w:color w:val="000000"/>
        </w:rPr>
      </w:pPr>
    </w:p>
    <w:p w14:paraId="004EDCD1" w14:textId="7EBB940B" w:rsidR="002E42F0" w:rsidRPr="006A266D" w:rsidRDefault="002E42F0" w:rsidP="005C1402">
      <w:pPr>
        <w:numPr>
          <w:ilvl w:val="2"/>
          <w:numId w:val="16"/>
        </w:numPr>
        <w:pBdr>
          <w:top w:val="nil"/>
          <w:left w:val="nil"/>
          <w:bottom w:val="nil"/>
          <w:right w:val="nil"/>
          <w:between w:val="nil"/>
        </w:pBdr>
        <w:ind w:left="0" w:firstLine="0"/>
        <w:rPr>
          <w:color w:val="000000"/>
        </w:rPr>
      </w:pPr>
      <w:r w:rsidRPr="006A266D">
        <w:rPr>
          <w:color w:val="000000"/>
        </w:rPr>
        <w:t>Add antibiotics gentam</w:t>
      </w:r>
      <w:r w:rsidR="00DA09BF" w:rsidRPr="006A266D">
        <w:rPr>
          <w:color w:val="000000"/>
        </w:rPr>
        <w:t>i</w:t>
      </w:r>
      <w:r w:rsidRPr="006A266D">
        <w:rPr>
          <w:color w:val="000000"/>
        </w:rPr>
        <w:t>cin</w:t>
      </w:r>
      <w:r w:rsidR="009D30C9">
        <w:rPr>
          <w:color w:val="000000"/>
        </w:rPr>
        <w:t xml:space="preserve"> (</w:t>
      </w:r>
      <w:r w:rsidR="009D30C9" w:rsidRPr="006A266D">
        <w:rPr>
          <w:color w:val="000000"/>
        </w:rPr>
        <w:t>50 µg/mL</w:t>
      </w:r>
      <w:r w:rsidR="009D30C9">
        <w:rPr>
          <w:color w:val="000000"/>
        </w:rPr>
        <w:t>)</w:t>
      </w:r>
      <w:r w:rsidRPr="006A266D">
        <w:rPr>
          <w:color w:val="000000"/>
        </w:rPr>
        <w:t xml:space="preserve"> and penicillin/streptomyci</w:t>
      </w:r>
      <w:r w:rsidR="00B3507E" w:rsidRPr="006A266D">
        <w:rPr>
          <w:color w:val="000000"/>
        </w:rPr>
        <w:t>n</w:t>
      </w:r>
      <w:r w:rsidR="009D30C9">
        <w:rPr>
          <w:color w:val="000000"/>
        </w:rPr>
        <w:t xml:space="preserve"> (1x)</w:t>
      </w:r>
      <w:r w:rsidRPr="006A266D">
        <w:rPr>
          <w:color w:val="000000"/>
        </w:rPr>
        <w:t xml:space="preserve"> </w:t>
      </w:r>
      <w:r w:rsidR="00B3507E" w:rsidRPr="006A266D">
        <w:rPr>
          <w:color w:val="000000"/>
        </w:rPr>
        <w:t>to both buffers</w:t>
      </w:r>
      <w:r w:rsidRPr="006A266D">
        <w:rPr>
          <w:color w:val="000000"/>
        </w:rPr>
        <w:t xml:space="preserve">. </w:t>
      </w:r>
    </w:p>
    <w:p w14:paraId="15A1FA53" w14:textId="77777777" w:rsidR="002E42F0" w:rsidRPr="006A266D" w:rsidRDefault="002E42F0" w:rsidP="005C1402">
      <w:pPr>
        <w:pBdr>
          <w:top w:val="nil"/>
          <w:left w:val="nil"/>
          <w:bottom w:val="nil"/>
          <w:right w:val="nil"/>
          <w:between w:val="nil"/>
        </w:pBdr>
        <w:rPr>
          <w:color w:val="000000"/>
        </w:rPr>
      </w:pPr>
    </w:p>
    <w:p w14:paraId="62C543D3" w14:textId="79804107" w:rsidR="006A266D" w:rsidRDefault="00D034E9" w:rsidP="005C1402">
      <w:pPr>
        <w:numPr>
          <w:ilvl w:val="2"/>
          <w:numId w:val="16"/>
        </w:numPr>
        <w:pBdr>
          <w:top w:val="nil"/>
          <w:left w:val="nil"/>
          <w:bottom w:val="nil"/>
          <w:right w:val="nil"/>
          <w:between w:val="nil"/>
        </w:pBdr>
        <w:ind w:left="0" w:firstLine="0"/>
        <w:rPr>
          <w:color w:val="000000"/>
        </w:rPr>
      </w:pPr>
      <w:r w:rsidRPr="006A266D">
        <w:rPr>
          <w:color w:val="000000"/>
        </w:rPr>
        <w:t xml:space="preserve">Transfer 20 </w:t>
      </w:r>
      <w:r w:rsidR="002F61A0" w:rsidRPr="006A266D">
        <w:rPr>
          <w:color w:val="000000"/>
        </w:rPr>
        <w:t>mL</w:t>
      </w:r>
      <w:r w:rsidRPr="006A266D">
        <w:rPr>
          <w:color w:val="000000"/>
        </w:rPr>
        <w:t xml:space="preserve"> of Buffer 2 </w:t>
      </w:r>
      <w:r w:rsidR="00390789">
        <w:rPr>
          <w:color w:val="000000"/>
        </w:rPr>
        <w:t xml:space="preserve">as prepared </w:t>
      </w:r>
      <w:r w:rsidR="009D30C9">
        <w:rPr>
          <w:color w:val="000000"/>
        </w:rPr>
        <w:t>in</w:t>
      </w:r>
      <w:r w:rsidR="00390789">
        <w:rPr>
          <w:color w:val="000000"/>
        </w:rPr>
        <w:t xml:space="preserve"> step </w:t>
      </w:r>
      <w:r w:rsidR="00390789" w:rsidRPr="009D30C9">
        <w:rPr>
          <w:color w:val="000000"/>
        </w:rPr>
        <w:t>1.1.3</w:t>
      </w:r>
      <w:r w:rsidR="00DC75D2" w:rsidRPr="006A266D">
        <w:rPr>
          <w:color w:val="000000"/>
        </w:rPr>
        <w:t xml:space="preserve"> </w:t>
      </w:r>
      <w:r w:rsidRPr="006A266D">
        <w:rPr>
          <w:color w:val="000000"/>
        </w:rPr>
        <w:t xml:space="preserve">to a 100 mm cell culture dish and place on ice. </w:t>
      </w:r>
    </w:p>
    <w:p w14:paraId="70B46441" w14:textId="77777777" w:rsidR="006A266D" w:rsidRDefault="006A266D" w:rsidP="006A266D">
      <w:pPr>
        <w:pStyle w:val="ListParagraph"/>
        <w:rPr>
          <w:color w:val="000000"/>
        </w:rPr>
      </w:pPr>
    </w:p>
    <w:p w14:paraId="1E74B7AA" w14:textId="77777777" w:rsidR="006A266D" w:rsidRDefault="00D034E9" w:rsidP="005C1402">
      <w:pPr>
        <w:numPr>
          <w:ilvl w:val="2"/>
          <w:numId w:val="16"/>
        </w:numPr>
        <w:pBdr>
          <w:top w:val="nil"/>
          <w:left w:val="nil"/>
          <w:bottom w:val="nil"/>
          <w:right w:val="nil"/>
          <w:between w:val="nil"/>
        </w:pBdr>
        <w:ind w:left="0" w:firstLine="0"/>
        <w:rPr>
          <w:color w:val="000000"/>
        </w:rPr>
      </w:pPr>
      <w:r w:rsidRPr="006A266D">
        <w:rPr>
          <w:color w:val="000000"/>
        </w:rPr>
        <w:t xml:space="preserve">Transfer the remaining 50 </w:t>
      </w:r>
      <w:r w:rsidR="002F61A0" w:rsidRPr="006A266D">
        <w:rPr>
          <w:color w:val="000000"/>
        </w:rPr>
        <w:t>mL</w:t>
      </w:r>
      <w:r w:rsidRPr="006A266D">
        <w:rPr>
          <w:color w:val="000000"/>
        </w:rPr>
        <w:t xml:space="preserve"> of Buffer 2 to a sterile 50 </w:t>
      </w:r>
      <w:r w:rsidR="002F61A0" w:rsidRPr="006A266D">
        <w:rPr>
          <w:color w:val="000000"/>
        </w:rPr>
        <w:t>mL</w:t>
      </w:r>
      <w:r w:rsidRPr="006A266D">
        <w:rPr>
          <w:color w:val="000000"/>
        </w:rPr>
        <w:t xml:space="preserve"> centri</w:t>
      </w:r>
      <w:r w:rsidR="00FB5035" w:rsidRPr="006A266D">
        <w:rPr>
          <w:color w:val="000000"/>
        </w:rPr>
        <w:t>fuge tube</w:t>
      </w:r>
      <w:r w:rsidR="00FA799D" w:rsidRPr="006A266D">
        <w:rPr>
          <w:color w:val="000000"/>
        </w:rPr>
        <w:t xml:space="preserve">. Place the 50 </w:t>
      </w:r>
      <w:r w:rsidR="002F61A0" w:rsidRPr="006A266D">
        <w:rPr>
          <w:color w:val="000000"/>
        </w:rPr>
        <w:t>mL</w:t>
      </w:r>
      <w:r w:rsidR="00FA799D" w:rsidRPr="006A266D">
        <w:rPr>
          <w:color w:val="000000"/>
        </w:rPr>
        <w:t xml:space="preserve"> tubes containing </w:t>
      </w:r>
      <w:r w:rsidR="00DC75D2" w:rsidRPr="006A266D">
        <w:rPr>
          <w:color w:val="000000"/>
        </w:rPr>
        <w:t>the antibiotic</w:t>
      </w:r>
      <w:r w:rsidR="004D4954" w:rsidRPr="006A266D">
        <w:rPr>
          <w:color w:val="000000"/>
        </w:rPr>
        <w:t>-</w:t>
      </w:r>
      <w:r w:rsidR="00DC75D2" w:rsidRPr="006A266D">
        <w:rPr>
          <w:color w:val="000000"/>
        </w:rPr>
        <w:t>supplemented</w:t>
      </w:r>
      <w:r w:rsidR="004D4954" w:rsidRPr="006A266D">
        <w:rPr>
          <w:color w:val="000000"/>
        </w:rPr>
        <w:t xml:space="preserve"> </w:t>
      </w:r>
      <w:r w:rsidR="00FA799D" w:rsidRPr="006A266D">
        <w:rPr>
          <w:color w:val="000000"/>
        </w:rPr>
        <w:t>Buffers 1</w:t>
      </w:r>
      <w:r w:rsidR="00DC75D2" w:rsidRPr="006A266D">
        <w:rPr>
          <w:color w:val="000000"/>
        </w:rPr>
        <w:t xml:space="preserve"> </w:t>
      </w:r>
      <w:r w:rsidR="00FA799D" w:rsidRPr="006A266D">
        <w:rPr>
          <w:color w:val="000000"/>
        </w:rPr>
        <w:t xml:space="preserve">and 2 in a water bath set </w:t>
      </w:r>
      <w:r w:rsidRPr="006A266D">
        <w:rPr>
          <w:color w:val="000000"/>
        </w:rPr>
        <w:t>at 37</w:t>
      </w:r>
      <w:r w:rsidR="006E3F7D" w:rsidRPr="006A266D">
        <w:rPr>
          <w:color w:val="000000"/>
        </w:rPr>
        <w:t xml:space="preserve"> </w:t>
      </w:r>
      <w:r w:rsidRPr="006A266D">
        <w:rPr>
          <w:color w:val="000000"/>
        </w:rPr>
        <w:t xml:space="preserve">°C </w:t>
      </w:r>
      <w:r w:rsidR="00FA799D" w:rsidRPr="006A266D">
        <w:rPr>
          <w:color w:val="000000"/>
        </w:rPr>
        <w:t xml:space="preserve">and let them warm up </w:t>
      </w:r>
      <w:r w:rsidRPr="006A266D">
        <w:rPr>
          <w:color w:val="000000"/>
        </w:rPr>
        <w:t xml:space="preserve">for at least 15 min before starting the perfusion. </w:t>
      </w:r>
    </w:p>
    <w:p w14:paraId="5355B443" w14:textId="77777777" w:rsidR="006A266D" w:rsidRDefault="006A266D" w:rsidP="006A266D">
      <w:pPr>
        <w:pStyle w:val="ListParagraph"/>
        <w:rPr>
          <w:color w:val="000000"/>
        </w:rPr>
      </w:pPr>
    </w:p>
    <w:p w14:paraId="2B8D16C1" w14:textId="550A812A" w:rsidR="00DB0469" w:rsidRPr="006A266D" w:rsidRDefault="006A266D" w:rsidP="006A266D">
      <w:pPr>
        <w:pBdr>
          <w:top w:val="nil"/>
          <w:left w:val="nil"/>
          <w:bottom w:val="nil"/>
          <w:right w:val="nil"/>
          <w:between w:val="nil"/>
        </w:pBdr>
        <w:rPr>
          <w:color w:val="000000"/>
        </w:rPr>
      </w:pPr>
      <w:r>
        <w:rPr>
          <w:color w:val="000000"/>
        </w:rPr>
        <w:t xml:space="preserve">NOTE: </w:t>
      </w:r>
      <w:r w:rsidR="00D034E9" w:rsidRPr="006A266D">
        <w:rPr>
          <w:color w:val="000000"/>
        </w:rPr>
        <w:t xml:space="preserve">If conducting multiple hepatocytes isolations in a session, scale </w:t>
      </w:r>
      <w:r w:rsidR="00602655" w:rsidRPr="006A266D">
        <w:rPr>
          <w:color w:val="000000"/>
        </w:rPr>
        <w:t xml:space="preserve">up </w:t>
      </w:r>
      <w:r w:rsidR="00D034E9" w:rsidRPr="006A266D">
        <w:rPr>
          <w:color w:val="000000"/>
        </w:rPr>
        <w:t xml:space="preserve">the number of antibiotic-supplemented </w:t>
      </w:r>
      <w:r w:rsidR="006E3F7D" w:rsidRPr="006A266D">
        <w:rPr>
          <w:color w:val="000000"/>
        </w:rPr>
        <w:t xml:space="preserve">aliquots of </w:t>
      </w:r>
      <w:r w:rsidR="00D034E9" w:rsidRPr="006A266D">
        <w:rPr>
          <w:color w:val="000000"/>
        </w:rPr>
        <w:t xml:space="preserve">Buffers 1 and 2 to prepare accordingly. </w:t>
      </w:r>
    </w:p>
    <w:p w14:paraId="5EAEB1E5" w14:textId="77777777" w:rsidR="00DB0469" w:rsidRPr="006A266D" w:rsidRDefault="00DB0469" w:rsidP="005C1402">
      <w:pPr>
        <w:pBdr>
          <w:top w:val="nil"/>
          <w:left w:val="nil"/>
          <w:bottom w:val="nil"/>
          <w:right w:val="nil"/>
          <w:between w:val="nil"/>
        </w:pBdr>
        <w:rPr>
          <w:color w:val="000000"/>
        </w:rPr>
      </w:pPr>
    </w:p>
    <w:p w14:paraId="6EEB787A" w14:textId="1FF3C467" w:rsidR="00DB0469" w:rsidRDefault="00D034E9" w:rsidP="005C1402">
      <w:pPr>
        <w:numPr>
          <w:ilvl w:val="2"/>
          <w:numId w:val="16"/>
        </w:numPr>
        <w:pBdr>
          <w:top w:val="nil"/>
          <w:left w:val="nil"/>
          <w:bottom w:val="nil"/>
          <w:right w:val="nil"/>
          <w:between w:val="nil"/>
        </w:pBdr>
        <w:ind w:left="0" w:firstLine="0"/>
        <w:rPr>
          <w:color w:val="000000"/>
        </w:rPr>
      </w:pPr>
      <w:r w:rsidRPr="006A266D">
        <w:rPr>
          <w:color w:val="000000"/>
        </w:rPr>
        <w:t xml:space="preserve">Thaw an aliquot of </w:t>
      </w:r>
      <w:r w:rsidR="00DC75D2" w:rsidRPr="006A266D">
        <w:t>collagenase</w:t>
      </w:r>
      <w:r w:rsidR="00FF4D2E" w:rsidRPr="006A266D">
        <w:t xml:space="preserve"> solution</w:t>
      </w:r>
      <w:r w:rsidRPr="006A266D">
        <w:rPr>
          <w:color w:val="000000"/>
        </w:rPr>
        <w:t xml:space="preserve"> and keep on ice.</w:t>
      </w:r>
    </w:p>
    <w:p w14:paraId="65C26EA5" w14:textId="77777777" w:rsidR="006A266D" w:rsidRPr="006A266D" w:rsidRDefault="006A266D" w:rsidP="006A266D">
      <w:pPr>
        <w:pBdr>
          <w:top w:val="nil"/>
          <w:left w:val="nil"/>
          <w:bottom w:val="nil"/>
          <w:right w:val="nil"/>
          <w:between w:val="nil"/>
        </w:pBdr>
        <w:rPr>
          <w:color w:val="000000"/>
        </w:rPr>
      </w:pPr>
    </w:p>
    <w:p w14:paraId="5A79DBCD" w14:textId="548DD1E9" w:rsidR="00DB0469" w:rsidRPr="006A266D" w:rsidRDefault="00D034E9" w:rsidP="005C1402">
      <w:pPr>
        <w:pBdr>
          <w:top w:val="nil"/>
          <w:left w:val="nil"/>
          <w:bottom w:val="nil"/>
          <w:right w:val="nil"/>
          <w:between w:val="nil"/>
        </w:pBdr>
      </w:pPr>
      <w:r w:rsidRPr="006A266D">
        <w:rPr>
          <w:bCs/>
        </w:rPr>
        <w:t>NOTE</w:t>
      </w:r>
      <w:r w:rsidRPr="006A266D">
        <w:rPr>
          <w:b/>
        </w:rPr>
        <w:t>:</w:t>
      </w:r>
      <w:r w:rsidRPr="006A266D">
        <w:t xml:space="preserve"> </w:t>
      </w:r>
      <w:r w:rsidR="00DC75D2" w:rsidRPr="006A266D">
        <w:t>If properly stored, there is n</w:t>
      </w:r>
      <w:r w:rsidRPr="006A266D">
        <w:t xml:space="preserve">o significant loss of </w:t>
      </w:r>
      <w:r w:rsidR="00DC75D2" w:rsidRPr="006A266D">
        <w:t>enzyme</w:t>
      </w:r>
      <w:r w:rsidRPr="006A266D">
        <w:t xml:space="preserve"> activity</w:t>
      </w:r>
      <w:r w:rsidR="00DC75D2" w:rsidRPr="006A266D">
        <w:t xml:space="preserve"> </w:t>
      </w:r>
      <w:r w:rsidRPr="006A266D">
        <w:t xml:space="preserve">in </w:t>
      </w:r>
      <w:r w:rsidR="00FF4D2E" w:rsidRPr="006A266D">
        <w:t xml:space="preserve">collagenase </w:t>
      </w:r>
      <w:r w:rsidRPr="006A266D">
        <w:t>solutions frozen and thawed up to 3 times and used w</w:t>
      </w:r>
      <w:r w:rsidR="000453C2" w:rsidRPr="006A266D">
        <w:t>ithin 3 weeks from preparation</w:t>
      </w:r>
      <w:r w:rsidRPr="006A266D">
        <w:t xml:space="preserve">.  </w:t>
      </w:r>
    </w:p>
    <w:p w14:paraId="0FF22E81" w14:textId="77777777" w:rsidR="00DB0469" w:rsidRPr="006A266D" w:rsidRDefault="00D034E9" w:rsidP="005C1402">
      <w:pPr>
        <w:pBdr>
          <w:top w:val="nil"/>
          <w:left w:val="nil"/>
          <w:bottom w:val="nil"/>
          <w:right w:val="nil"/>
          <w:between w:val="nil"/>
        </w:pBdr>
        <w:rPr>
          <w:color w:val="000000"/>
        </w:rPr>
      </w:pPr>
      <w:r w:rsidRPr="006A266D">
        <w:rPr>
          <w:color w:val="000000"/>
        </w:rPr>
        <w:t xml:space="preserve"> </w:t>
      </w:r>
    </w:p>
    <w:p w14:paraId="2B048A62" w14:textId="2B4C10F9" w:rsidR="006A266D" w:rsidRDefault="002900E5" w:rsidP="005C1402">
      <w:pPr>
        <w:numPr>
          <w:ilvl w:val="2"/>
          <w:numId w:val="16"/>
        </w:numPr>
        <w:pBdr>
          <w:top w:val="nil"/>
          <w:left w:val="nil"/>
          <w:bottom w:val="nil"/>
          <w:right w:val="nil"/>
          <w:between w:val="nil"/>
        </w:pBdr>
        <w:ind w:left="0" w:firstLine="0"/>
        <w:rPr>
          <w:color w:val="000000"/>
        </w:rPr>
      </w:pPr>
      <w:r w:rsidRPr="006A266D">
        <w:rPr>
          <w:color w:val="000000"/>
        </w:rPr>
        <w:t xml:space="preserve">Prepare the surgical instruments and </w:t>
      </w:r>
      <w:r w:rsidR="00D034E9" w:rsidRPr="006A266D">
        <w:rPr>
          <w:color w:val="000000"/>
        </w:rPr>
        <w:t>peristaltic pump</w:t>
      </w:r>
      <w:r w:rsidRPr="006A266D">
        <w:rPr>
          <w:color w:val="000000"/>
        </w:rPr>
        <w:t>. Sterilize the lines</w:t>
      </w:r>
      <w:r w:rsidR="00D034E9" w:rsidRPr="006A266D">
        <w:rPr>
          <w:color w:val="000000"/>
        </w:rPr>
        <w:t xml:space="preserve"> </w:t>
      </w:r>
      <w:r w:rsidRPr="006A266D">
        <w:rPr>
          <w:color w:val="000000"/>
        </w:rPr>
        <w:t xml:space="preserve">of the peristaltic pump </w:t>
      </w:r>
      <w:r w:rsidR="00D034E9" w:rsidRPr="006A266D">
        <w:rPr>
          <w:color w:val="000000"/>
        </w:rPr>
        <w:t xml:space="preserve">by circulating </w:t>
      </w:r>
      <w:r w:rsidR="002C4AFE" w:rsidRPr="006A266D">
        <w:rPr>
          <w:color w:val="000000"/>
        </w:rPr>
        <w:t xml:space="preserve">15 </w:t>
      </w:r>
      <w:r w:rsidR="002F61A0" w:rsidRPr="006A266D">
        <w:rPr>
          <w:color w:val="000000"/>
        </w:rPr>
        <w:t>mL</w:t>
      </w:r>
      <w:r w:rsidR="002C4AFE" w:rsidRPr="006A266D">
        <w:rPr>
          <w:color w:val="000000"/>
        </w:rPr>
        <w:t xml:space="preserve"> of 70% ethanol</w:t>
      </w:r>
      <w:r w:rsidRPr="006A266D">
        <w:rPr>
          <w:color w:val="000000"/>
        </w:rPr>
        <w:t>,</w:t>
      </w:r>
      <w:r w:rsidR="002C4AFE" w:rsidRPr="006A266D">
        <w:rPr>
          <w:color w:val="000000"/>
        </w:rPr>
        <w:t xml:space="preserve"> followed by 15</w:t>
      </w:r>
      <w:r w:rsidR="00D21D09" w:rsidRPr="006A266D">
        <w:rPr>
          <w:color w:val="000000"/>
        </w:rPr>
        <w:t xml:space="preserve"> </w:t>
      </w:r>
      <w:r w:rsidR="002F61A0" w:rsidRPr="006A266D">
        <w:rPr>
          <w:color w:val="000000"/>
        </w:rPr>
        <w:t>mL</w:t>
      </w:r>
      <w:r w:rsidR="002C4AFE" w:rsidRPr="006A266D">
        <w:rPr>
          <w:color w:val="000000"/>
        </w:rPr>
        <w:t xml:space="preserve"> of sterile water</w:t>
      </w:r>
      <w:r w:rsidR="000633EB" w:rsidRPr="006A266D">
        <w:rPr>
          <w:color w:val="000000"/>
        </w:rPr>
        <w:t>.</w:t>
      </w:r>
      <w:r w:rsidR="00D034E9" w:rsidRPr="006A266D">
        <w:rPr>
          <w:color w:val="000000"/>
        </w:rPr>
        <w:t xml:space="preserve"> </w:t>
      </w:r>
    </w:p>
    <w:p w14:paraId="2033E94A" w14:textId="77777777" w:rsidR="006A266D" w:rsidRDefault="006A266D" w:rsidP="006A266D">
      <w:pPr>
        <w:pBdr>
          <w:top w:val="nil"/>
          <w:left w:val="nil"/>
          <w:bottom w:val="nil"/>
          <w:right w:val="nil"/>
          <w:between w:val="nil"/>
        </w:pBdr>
        <w:rPr>
          <w:color w:val="000000"/>
        </w:rPr>
      </w:pPr>
    </w:p>
    <w:p w14:paraId="58EEB4F9" w14:textId="7DF43897" w:rsidR="00DB0469" w:rsidRDefault="000455A8" w:rsidP="005C1402">
      <w:pPr>
        <w:numPr>
          <w:ilvl w:val="2"/>
          <w:numId w:val="16"/>
        </w:numPr>
        <w:pBdr>
          <w:top w:val="nil"/>
          <w:left w:val="nil"/>
          <w:bottom w:val="nil"/>
          <w:right w:val="nil"/>
          <w:between w:val="nil"/>
        </w:pBdr>
        <w:ind w:left="0" w:firstLine="0"/>
        <w:rPr>
          <w:color w:val="000000"/>
        </w:rPr>
      </w:pPr>
      <w:r w:rsidRPr="006A266D">
        <w:rPr>
          <w:color w:val="000000"/>
        </w:rPr>
        <w:t>Connect</w:t>
      </w:r>
      <w:r w:rsidR="00D034E9" w:rsidRPr="006A266D">
        <w:rPr>
          <w:color w:val="000000"/>
        </w:rPr>
        <w:t xml:space="preserve"> </w:t>
      </w:r>
      <w:r w:rsidRPr="006A266D">
        <w:rPr>
          <w:color w:val="000000"/>
        </w:rPr>
        <w:t>a 22</w:t>
      </w:r>
      <w:r w:rsidR="006A266D">
        <w:rPr>
          <w:color w:val="000000"/>
        </w:rPr>
        <w:t xml:space="preserve"> </w:t>
      </w:r>
      <w:r w:rsidR="00D034E9" w:rsidRPr="006A266D">
        <w:rPr>
          <w:color w:val="000000"/>
        </w:rPr>
        <w:t xml:space="preserve">G needle </w:t>
      </w:r>
      <w:r w:rsidRPr="006A266D">
        <w:rPr>
          <w:color w:val="000000"/>
        </w:rPr>
        <w:t>to</w:t>
      </w:r>
      <w:r w:rsidR="00D034E9" w:rsidRPr="006A266D">
        <w:rPr>
          <w:color w:val="000000"/>
        </w:rPr>
        <w:t xml:space="preserve"> the </w:t>
      </w:r>
      <w:r w:rsidR="002900E5" w:rsidRPr="006A266D">
        <w:rPr>
          <w:color w:val="000000"/>
        </w:rPr>
        <w:t xml:space="preserve">exit </w:t>
      </w:r>
      <w:r w:rsidR="00D034E9" w:rsidRPr="006A266D">
        <w:rPr>
          <w:color w:val="000000"/>
        </w:rPr>
        <w:t>line</w:t>
      </w:r>
      <w:r w:rsidR="0032696D" w:rsidRPr="006A266D">
        <w:rPr>
          <w:color w:val="000000"/>
        </w:rPr>
        <w:t xml:space="preserve"> (</w:t>
      </w:r>
      <w:r w:rsidR="0032696D" w:rsidRPr="006A266D">
        <w:rPr>
          <w:b/>
          <w:color w:val="000000"/>
        </w:rPr>
        <w:t>Fig</w:t>
      </w:r>
      <w:r w:rsidR="006A266D">
        <w:rPr>
          <w:b/>
          <w:color w:val="000000"/>
        </w:rPr>
        <w:t>ure</w:t>
      </w:r>
      <w:r w:rsidR="0032696D" w:rsidRPr="006A266D">
        <w:rPr>
          <w:b/>
          <w:color w:val="000000"/>
        </w:rPr>
        <w:t xml:space="preserve"> 1</w:t>
      </w:r>
      <w:r w:rsidR="00FB0DED" w:rsidRPr="006A266D">
        <w:rPr>
          <w:b/>
          <w:color w:val="000000"/>
        </w:rPr>
        <w:t>A</w:t>
      </w:r>
      <w:r w:rsidR="0032696D" w:rsidRPr="006A266D">
        <w:rPr>
          <w:color w:val="000000"/>
        </w:rPr>
        <w:t>)</w:t>
      </w:r>
      <w:r w:rsidR="00C131BF" w:rsidRPr="006A266D">
        <w:rPr>
          <w:color w:val="000000"/>
        </w:rPr>
        <w:t>. The hollowed filter of</w:t>
      </w:r>
      <w:r w:rsidR="00372CEB" w:rsidRPr="006A266D">
        <w:rPr>
          <w:color w:val="000000"/>
        </w:rPr>
        <w:t xml:space="preserve"> </w:t>
      </w:r>
      <w:r w:rsidR="00C131BF" w:rsidRPr="006A266D">
        <w:rPr>
          <w:color w:val="000000"/>
        </w:rPr>
        <w:t>a catheter</w:t>
      </w:r>
      <w:r w:rsidR="00372CEB" w:rsidRPr="006A266D">
        <w:rPr>
          <w:color w:val="000000"/>
        </w:rPr>
        <w:t xml:space="preserve"> </w:t>
      </w:r>
      <w:r w:rsidR="00C131BF" w:rsidRPr="006A266D">
        <w:rPr>
          <w:color w:val="000000"/>
        </w:rPr>
        <w:t>works well as a connector</w:t>
      </w:r>
      <w:r w:rsidR="00892C65" w:rsidRPr="006A266D">
        <w:rPr>
          <w:color w:val="000000"/>
        </w:rPr>
        <w:t>.</w:t>
      </w:r>
      <w:r w:rsidR="00520C0E" w:rsidRPr="006A266D">
        <w:rPr>
          <w:color w:val="000000"/>
        </w:rPr>
        <w:t xml:space="preserve"> Fill the lines with Buffer 1 and inspect the lines, connector</w:t>
      </w:r>
      <w:r w:rsidR="00A141D6" w:rsidRPr="006A266D">
        <w:rPr>
          <w:color w:val="000000"/>
        </w:rPr>
        <w:t>,</w:t>
      </w:r>
      <w:r w:rsidR="00520C0E" w:rsidRPr="006A266D">
        <w:rPr>
          <w:color w:val="000000"/>
        </w:rPr>
        <w:t xml:space="preserve"> and needle to </w:t>
      </w:r>
      <w:r w:rsidR="006A266D">
        <w:rPr>
          <w:color w:val="000000"/>
        </w:rPr>
        <w:t>ensure no air bubbles are</w:t>
      </w:r>
      <w:r w:rsidR="005F25A8" w:rsidRPr="006A266D">
        <w:rPr>
          <w:color w:val="000000"/>
        </w:rPr>
        <w:t xml:space="preserve"> trapped</w:t>
      </w:r>
      <w:r w:rsidR="00AC3F75" w:rsidRPr="006A266D">
        <w:rPr>
          <w:color w:val="000000"/>
        </w:rPr>
        <w:t>.</w:t>
      </w:r>
    </w:p>
    <w:p w14:paraId="1D2BED85" w14:textId="77777777" w:rsidR="009D30C9" w:rsidRDefault="009D30C9" w:rsidP="009D30C9">
      <w:pPr>
        <w:pBdr>
          <w:top w:val="nil"/>
          <w:left w:val="nil"/>
          <w:bottom w:val="nil"/>
          <w:right w:val="nil"/>
          <w:between w:val="nil"/>
        </w:pBdr>
        <w:rPr>
          <w:color w:val="000000"/>
        </w:rPr>
      </w:pPr>
    </w:p>
    <w:p w14:paraId="0F9560B9" w14:textId="665B7C9D" w:rsidR="006A266D" w:rsidRPr="006A266D" w:rsidRDefault="006A266D" w:rsidP="006A266D">
      <w:pPr>
        <w:pBdr>
          <w:top w:val="nil"/>
          <w:left w:val="nil"/>
          <w:bottom w:val="nil"/>
          <w:right w:val="nil"/>
          <w:between w:val="nil"/>
        </w:pBdr>
        <w:rPr>
          <w:color w:val="000000"/>
        </w:rPr>
      </w:pPr>
      <w:r w:rsidRPr="006A266D">
        <w:rPr>
          <w:color w:val="000000"/>
        </w:rPr>
        <w:lastRenderedPageBreak/>
        <w:t xml:space="preserve">[Insert </w:t>
      </w:r>
      <w:r w:rsidRPr="006A266D">
        <w:rPr>
          <w:b/>
          <w:bCs/>
          <w:color w:val="000000"/>
        </w:rPr>
        <w:t>Figure 1</w:t>
      </w:r>
      <w:r w:rsidRPr="006A266D">
        <w:rPr>
          <w:color w:val="000000"/>
        </w:rPr>
        <w:t xml:space="preserve"> here]</w:t>
      </w:r>
    </w:p>
    <w:p w14:paraId="58A19171" w14:textId="77777777" w:rsidR="00DB0469" w:rsidRPr="006A266D" w:rsidRDefault="00DB0469">
      <w:pPr>
        <w:pBdr>
          <w:top w:val="nil"/>
          <w:left w:val="nil"/>
          <w:bottom w:val="nil"/>
          <w:right w:val="nil"/>
          <w:between w:val="nil"/>
        </w:pBdr>
        <w:rPr>
          <w:bCs/>
          <w:color w:val="000000"/>
        </w:rPr>
      </w:pPr>
    </w:p>
    <w:p w14:paraId="495585D9" w14:textId="2D85F8DB" w:rsidR="00DB0469" w:rsidRPr="006A266D" w:rsidRDefault="00F45230" w:rsidP="0008337E">
      <w:pPr>
        <w:numPr>
          <w:ilvl w:val="1"/>
          <w:numId w:val="15"/>
        </w:numPr>
        <w:pBdr>
          <w:top w:val="nil"/>
          <w:left w:val="nil"/>
          <w:bottom w:val="nil"/>
          <w:right w:val="nil"/>
          <w:between w:val="nil"/>
        </w:pBdr>
        <w:ind w:left="0" w:firstLine="0"/>
        <w:rPr>
          <w:bCs/>
          <w:color w:val="000000"/>
          <w:highlight w:val="yellow"/>
        </w:rPr>
      </w:pPr>
      <w:r w:rsidRPr="006A266D">
        <w:rPr>
          <w:bCs/>
          <w:color w:val="000000"/>
          <w:highlight w:val="yellow"/>
        </w:rPr>
        <w:t>Liver p</w:t>
      </w:r>
      <w:r w:rsidR="00D034E9" w:rsidRPr="006A266D">
        <w:rPr>
          <w:bCs/>
          <w:color w:val="000000"/>
          <w:highlight w:val="yellow"/>
        </w:rPr>
        <w:t>erfusion and dissociation</w:t>
      </w:r>
    </w:p>
    <w:p w14:paraId="70FCC1F3" w14:textId="77777777" w:rsidR="00DB0469" w:rsidRPr="006A266D" w:rsidRDefault="00DB0469">
      <w:pPr>
        <w:pBdr>
          <w:top w:val="nil"/>
          <w:left w:val="nil"/>
          <w:bottom w:val="nil"/>
          <w:right w:val="nil"/>
          <w:between w:val="nil"/>
        </w:pBdr>
        <w:ind w:left="480"/>
        <w:rPr>
          <w:color w:val="000000"/>
        </w:rPr>
      </w:pPr>
    </w:p>
    <w:p w14:paraId="7571FC82" w14:textId="7C2240F5" w:rsidR="006A266D" w:rsidRDefault="00D034E9" w:rsidP="005C1402">
      <w:pPr>
        <w:pStyle w:val="ListParagraph"/>
        <w:numPr>
          <w:ilvl w:val="2"/>
          <w:numId w:val="15"/>
        </w:numPr>
        <w:pBdr>
          <w:top w:val="nil"/>
          <w:left w:val="nil"/>
          <w:bottom w:val="nil"/>
          <w:right w:val="nil"/>
          <w:between w:val="nil"/>
        </w:pBdr>
        <w:ind w:left="0" w:firstLine="0"/>
        <w:rPr>
          <w:color w:val="000000"/>
        </w:rPr>
      </w:pPr>
      <w:r w:rsidRPr="006A266D">
        <w:rPr>
          <w:color w:val="000000"/>
        </w:rPr>
        <w:t>Anesthetize a mouse via isoflurane inhalation</w:t>
      </w:r>
      <w:r w:rsidR="002558B4" w:rsidRPr="006A266D">
        <w:rPr>
          <w:color w:val="000000"/>
        </w:rPr>
        <w:t xml:space="preserve">, using </w:t>
      </w:r>
      <w:r w:rsidR="00FF4D2E" w:rsidRPr="006A266D">
        <w:rPr>
          <w:color w:val="000000"/>
        </w:rPr>
        <w:t>4%</w:t>
      </w:r>
      <w:r w:rsidR="002558B4" w:rsidRPr="006A266D">
        <w:rPr>
          <w:color w:val="000000"/>
        </w:rPr>
        <w:t xml:space="preserve"> isoflurane for induction and 1.5</w:t>
      </w:r>
      <w:r w:rsidR="00FF4D2E" w:rsidRPr="006A266D">
        <w:rPr>
          <w:color w:val="000000"/>
        </w:rPr>
        <w:t xml:space="preserve">% </w:t>
      </w:r>
      <w:r w:rsidR="002558B4" w:rsidRPr="006A266D">
        <w:rPr>
          <w:color w:val="000000"/>
        </w:rPr>
        <w:t xml:space="preserve">isoflurane </w:t>
      </w:r>
      <w:r w:rsidR="008B4CA4" w:rsidRPr="006A266D">
        <w:rPr>
          <w:color w:val="000000"/>
        </w:rPr>
        <w:t xml:space="preserve">to maintain </w:t>
      </w:r>
      <w:r w:rsidR="0030296C" w:rsidRPr="006A266D">
        <w:rPr>
          <w:color w:val="000000"/>
        </w:rPr>
        <w:t>anesthesia</w:t>
      </w:r>
      <w:r w:rsidR="002558B4" w:rsidRPr="006A266D">
        <w:rPr>
          <w:color w:val="000000"/>
        </w:rPr>
        <w:t>.</w:t>
      </w:r>
      <w:r w:rsidRPr="006A266D">
        <w:rPr>
          <w:color w:val="000000"/>
        </w:rPr>
        <w:t xml:space="preserve"> </w:t>
      </w:r>
      <w:r w:rsidR="002558B4" w:rsidRPr="006A266D">
        <w:rPr>
          <w:color w:val="000000"/>
        </w:rPr>
        <w:t>V</w:t>
      </w:r>
      <w:r w:rsidRPr="006A266D">
        <w:rPr>
          <w:color w:val="000000"/>
        </w:rPr>
        <w:t xml:space="preserve">erify the depth of anesthesia by assessing the loss of pedal reflex. </w:t>
      </w:r>
    </w:p>
    <w:p w14:paraId="4922E36D" w14:textId="77777777" w:rsidR="006A266D" w:rsidRDefault="006A266D" w:rsidP="006A266D">
      <w:pPr>
        <w:pStyle w:val="ListParagraph"/>
        <w:pBdr>
          <w:top w:val="nil"/>
          <w:left w:val="nil"/>
          <w:bottom w:val="nil"/>
          <w:right w:val="nil"/>
          <w:between w:val="nil"/>
        </w:pBdr>
        <w:ind w:left="0"/>
        <w:rPr>
          <w:color w:val="000000"/>
        </w:rPr>
      </w:pPr>
    </w:p>
    <w:p w14:paraId="2BA98B9A" w14:textId="26C1D76B" w:rsidR="00DB0469" w:rsidRPr="006A266D" w:rsidRDefault="00D034E9" w:rsidP="005C1402">
      <w:pPr>
        <w:pStyle w:val="ListParagraph"/>
        <w:numPr>
          <w:ilvl w:val="2"/>
          <w:numId w:val="15"/>
        </w:numPr>
        <w:pBdr>
          <w:top w:val="nil"/>
          <w:left w:val="nil"/>
          <w:bottom w:val="nil"/>
          <w:right w:val="nil"/>
          <w:between w:val="nil"/>
        </w:pBdr>
        <w:ind w:left="0" w:firstLine="0"/>
        <w:rPr>
          <w:color w:val="000000"/>
        </w:rPr>
      </w:pPr>
      <w:r w:rsidRPr="006A266D">
        <w:rPr>
          <w:color w:val="000000"/>
        </w:rPr>
        <w:t>If there is no response to toe pinching, place the mouse in a supine position on a surgery board, outstretch the limbs</w:t>
      </w:r>
      <w:r w:rsidR="00F6050F" w:rsidRPr="006A266D">
        <w:rPr>
          <w:color w:val="000000"/>
        </w:rPr>
        <w:t>,</w:t>
      </w:r>
      <w:r w:rsidRPr="006A266D">
        <w:rPr>
          <w:color w:val="000000"/>
        </w:rPr>
        <w:t xml:space="preserve"> and secure them to the board with pins.</w:t>
      </w:r>
    </w:p>
    <w:p w14:paraId="225D6465" w14:textId="77777777" w:rsidR="00DB0469" w:rsidRPr="006A266D" w:rsidRDefault="00DB0469" w:rsidP="005C1402">
      <w:pPr>
        <w:pBdr>
          <w:top w:val="nil"/>
          <w:left w:val="nil"/>
          <w:bottom w:val="nil"/>
          <w:right w:val="nil"/>
          <w:between w:val="nil"/>
        </w:pBdr>
        <w:rPr>
          <w:color w:val="000000"/>
        </w:rPr>
      </w:pPr>
    </w:p>
    <w:p w14:paraId="6A659094" w14:textId="77777777"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Liberally spray the abdomen and chest of the mouse with 70% ethanol.</w:t>
      </w:r>
    </w:p>
    <w:p w14:paraId="51B0A6C7" w14:textId="77777777" w:rsidR="006A266D" w:rsidRDefault="006A266D" w:rsidP="006A266D">
      <w:pPr>
        <w:pStyle w:val="ListParagraph"/>
        <w:rPr>
          <w:color w:val="000000"/>
          <w:highlight w:val="yellow"/>
        </w:rPr>
      </w:pPr>
    </w:p>
    <w:p w14:paraId="73E13B2C" w14:textId="612BDA60"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 Using forceps, pull up the skin and abdominal wall near the base of the abdomen and cut laterally, on either side of the midline and up to the diaphragm, to expose the organs. </w:t>
      </w:r>
    </w:p>
    <w:p w14:paraId="22A807F0" w14:textId="77777777" w:rsidR="00DB0469" w:rsidRPr="006A266D" w:rsidRDefault="00DB0469" w:rsidP="005C1402">
      <w:pPr>
        <w:pBdr>
          <w:top w:val="nil"/>
          <w:left w:val="nil"/>
          <w:bottom w:val="nil"/>
          <w:right w:val="nil"/>
          <w:between w:val="nil"/>
        </w:pBdr>
        <w:rPr>
          <w:color w:val="000000"/>
          <w:highlight w:val="yellow"/>
        </w:rPr>
      </w:pPr>
    </w:p>
    <w:p w14:paraId="23454CE5" w14:textId="4292E551"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Expose the inferior vena cava (IVC) by moving the intestine</w:t>
      </w:r>
      <w:r w:rsidR="00002E7D" w:rsidRPr="006A266D">
        <w:rPr>
          <w:color w:val="000000"/>
          <w:highlight w:val="yellow"/>
        </w:rPr>
        <w:t>s</w:t>
      </w:r>
      <w:r w:rsidRPr="006A266D">
        <w:rPr>
          <w:color w:val="000000"/>
          <w:highlight w:val="yellow"/>
        </w:rPr>
        <w:t xml:space="preserve"> to the right side and gently flipping th</w:t>
      </w:r>
      <w:r w:rsidR="00407054" w:rsidRPr="006A266D">
        <w:rPr>
          <w:color w:val="000000"/>
          <w:highlight w:val="yellow"/>
        </w:rPr>
        <w:t>e lobes of the liver</w:t>
      </w:r>
      <w:r w:rsidR="00520C0E" w:rsidRPr="006A266D">
        <w:rPr>
          <w:color w:val="000000"/>
          <w:highlight w:val="yellow"/>
        </w:rPr>
        <w:t xml:space="preserve"> up. </w:t>
      </w:r>
      <w:r w:rsidR="006A266D">
        <w:rPr>
          <w:highlight w:val="yellow"/>
        </w:rPr>
        <w:t>Insert</w:t>
      </w:r>
      <w:r w:rsidR="00F6050F" w:rsidRPr="006A266D">
        <w:rPr>
          <w:highlight w:val="yellow"/>
        </w:rPr>
        <w:t xml:space="preserve"> a small cylindrical object, such as</w:t>
      </w:r>
      <w:r w:rsidRPr="006A266D">
        <w:rPr>
          <w:highlight w:val="yellow"/>
        </w:rPr>
        <w:t xml:space="preserve"> a needle cap</w:t>
      </w:r>
      <w:r w:rsidR="00687C25" w:rsidRPr="006A266D">
        <w:rPr>
          <w:highlight w:val="yellow"/>
        </w:rPr>
        <w:t>,</w:t>
      </w:r>
      <w:r w:rsidRPr="006A266D">
        <w:rPr>
          <w:highlight w:val="yellow"/>
        </w:rPr>
        <w:t xml:space="preserve"> under the back of the mouse </w:t>
      </w:r>
      <w:r w:rsidR="006A266D">
        <w:rPr>
          <w:highlight w:val="yellow"/>
        </w:rPr>
        <w:t>to</w:t>
      </w:r>
      <w:r w:rsidRPr="006A266D">
        <w:rPr>
          <w:highlight w:val="yellow"/>
        </w:rPr>
        <w:t xml:space="preserve"> slightly tilt the IVC and facilitate its cannulation (</w:t>
      </w:r>
      <w:r w:rsidR="00FB0DED" w:rsidRPr="006A266D">
        <w:rPr>
          <w:b/>
          <w:highlight w:val="yellow"/>
        </w:rPr>
        <w:t>Fig</w:t>
      </w:r>
      <w:r w:rsidR="006A266D">
        <w:rPr>
          <w:b/>
          <w:highlight w:val="yellow"/>
        </w:rPr>
        <w:t>ure</w:t>
      </w:r>
      <w:r w:rsidR="00FB0DED" w:rsidRPr="006A266D">
        <w:rPr>
          <w:b/>
          <w:highlight w:val="yellow"/>
        </w:rPr>
        <w:t xml:space="preserve"> 1B</w:t>
      </w:r>
      <w:r w:rsidRPr="006A266D">
        <w:rPr>
          <w:highlight w:val="yellow"/>
        </w:rPr>
        <w:t>).</w:t>
      </w:r>
    </w:p>
    <w:p w14:paraId="7505AEE7" w14:textId="5CC082EC" w:rsidR="005725C7" w:rsidRPr="006A266D" w:rsidRDefault="005725C7" w:rsidP="005C1402">
      <w:pPr>
        <w:pBdr>
          <w:top w:val="nil"/>
          <w:left w:val="nil"/>
          <w:bottom w:val="nil"/>
          <w:right w:val="nil"/>
          <w:between w:val="nil"/>
        </w:pBdr>
        <w:rPr>
          <w:color w:val="000000"/>
          <w:highlight w:val="yellow"/>
        </w:rPr>
      </w:pPr>
    </w:p>
    <w:p w14:paraId="75B751EC" w14:textId="77777777"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Start the pump at the lowest speed and, with Buffer 1 flowing, insert the needle into the IVC. </w:t>
      </w:r>
    </w:p>
    <w:p w14:paraId="21AC9A68" w14:textId="77777777" w:rsidR="006A266D" w:rsidRDefault="006A266D" w:rsidP="006A266D">
      <w:pPr>
        <w:pStyle w:val="ListParagraph"/>
        <w:rPr>
          <w:color w:val="000000"/>
          <w:highlight w:val="yellow"/>
        </w:rPr>
      </w:pPr>
    </w:p>
    <w:p w14:paraId="10571944" w14:textId="77777777" w:rsidR="006A266D" w:rsidRPr="006A266D" w:rsidRDefault="00CE3718"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C</w:t>
      </w:r>
      <w:r w:rsidR="00D034E9" w:rsidRPr="006A266D">
        <w:rPr>
          <w:color w:val="000000"/>
          <w:highlight w:val="yellow"/>
        </w:rPr>
        <w:t xml:space="preserve">ut the portal vein to </w:t>
      </w:r>
      <w:r w:rsidR="008C7DA6" w:rsidRPr="006A266D">
        <w:rPr>
          <w:color w:val="000000"/>
          <w:highlight w:val="yellow"/>
        </w:rPr>
        <w:t xml:space="preserve">relieve the pressure and </w:t>
      </w:r>
      <w:r w:rsidR="00D034E9" w:rsidRPr="006A266D">
        <w:rPr>
          <w:color w:val="000000"/>
          <w:highlight w:val="yellow"/>
        </w:rPr>
        <w:t>allow for drainage of blood and perfusion buffers</w:t>
      </w:r>
      <w:r w:rsidRPr="006A266D">
        <w:rPr>
          <w:color w:val="000000"/>
          <w:highlight w:val="yellow"/>
        </w:rPr>
        <w:t xml:space="preserve">, then immediately increase the flow rate to 7 </w:t>
      </w:r>
      <w:r w:rsidR="002F61A0" w:rsidRPr="006A266D">
        <w:rPr>
          <w:color w:val="000000"/>
          <w:highlight w:val="yellow"/>
        </w:rPr>
        <w:t>mL</w:t>
      </w:r>
      <w:r w:rsidRPr="006A266D">
        <w:rPr>
          <w:color w:val="000000"/>
          <w:highlight w:val="yellow"/>
        </w:rPr>
        <w:t xml:space="preserve">/min. </w:t>
      </w:r>
      <w:r w:rsidR="00D034E9" w:rsidRPr="006A266D">
        <w:rPr>
          <w:color w:val="000000"/>
        </w:rPr>
        <w:t>If done correctly, the liver will uniformly blanch within a few seconds (</w:t>
      </w:r>
      <w:r w:rsidR="00FB0DED" w:rsidRPr="006A266D">
        <w:rPr>
          <w:b/>
          <w:color w:val="000000"/>
        </w:rPr>
        <w:t>Fig</w:t>
      </w:r>
      <w:r w:rsidR="006A266D" w:rsidRPr="006A266D">
        <w:rPr>
          <w:b/>
          <w:color w:val="000000"/>
        </w:rPr>
        <w:t>ure</w:t>
      </w:r>
      <w:r w:rsidR="00FB0DED" w:rsidRPr="006A266D">
        <w:rPr>
          <w:b/>
          <w:color w:val="000000"/>
        </w:rPr>
        <w:t xml:space="preserve"> 1B</w:t>
      </w:r>
      <w:r w:rsidR="00D034E9" w:rsidRPr="006A266D">
        <w:rPr>
          <w:color w:val="000000"/>
        </w:rPr>
        <w:t>).</w:t>
      </w:r>
      <w:r w:rsidR="004D4954" w:rsidRPr="006A266D">
        <w:rPr>
          <w:b/>
          <w:color w:val="000000"/>
        </w:rPr>
        <w:t xml:space="preserve"> </w:t>
      </w:r>
    </w:p>
    <w:p w14:paraId="5E5AA7D0" w14:textId="77777777" w:rsidR="006A266D" w:rsidRDefault="006A266D" w:rsidP="006A266D">
      <w:pPr>
        <w:pStyle w:val="ListParagraph"/>
        <w:rPr>
          <w:color w:val="000000"/>
          <w:highlight w:val="yellow"/>
        </w:rPr>
      </w:pPr>
    </w:p>
    <w:p w14:paraId="49FB36C7" w14:textId="2CFD66A2" w:rsidR="00DB0469" w:rsidRPr="006A266D" w:rsidRDefault="001015AB"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For more consistent results, hold the needle </w:t>
      </w:r>
      <w:r w:rsidR="00D034E9" w:rsidRPr="006A266D">
        <w:rPr>
          <w:color w:val="000000"/>
          <w:highlight w:val="yellow"/>
        </w:rPr>
        <w:t>in position by hand for the entire duration of the perfusion.</w:t>
      </w:r>
    </w:p>
    <w:p w14:paraId="457150E0" w14:textId="77777777" w:rsidR="00DB0469" w:rsidRPr="006A266D" w:rsidRDefault="00DB0469" w:rsidP="005C1402">
      <w:pPr>
        <w:pBdr>
          <w:top w:val="nil"/>
          <w:left w:val="nil"/>
          <w:bottom w:val="nil"/>
          <w:right w:val="nil"/>
          <w:between w:val="nil"/>
        </w:pBdr>
        <w:rPr>
          <w:color w:val="000000"/>
          <w:highlight w:val="yellow"/>
        </w:rPr>
      </w:pPr>
    </w:p>
    <w:p w14:paraId="14B93904" w14:textId="49EDB733"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Perfuse the liver with warm Buffer 1</w:t>
      </w:r>
      <w:r w:rsidR="00DF5FBF" w:rsidRPr="006A266D">
        <w:rPr>
          <w:color w:val="000000"/>
          <w:highlight w:val="yellow"/>
        </w:rPr>
        <w:t xml:space="preserve">. To avoid </w:t>
      </w:r>
      <w:r w:rsidR="006A266D">
        <w:rPr>
          <w:color w:val="000000"/>
          <w:highlight w:val="yellow"/>
        </w:rPr>
        <w:t>introducing</w:t>
      </w:r>
      <w:r w:rsidR="00DF5FBF" w:rsidRPr="006A266D">
        <w:rPr>
          <w:color w:val="000000"/>
          <w:highlight w:val="yellow"/>
        </w:rPr>
        <w:t xml:space="preserve"> air bubbles, </w:t>
      </w:r>
      <w:r w:rsidR="009D30C9">
        <w:rPr>
          <w:color w:val="000000"/>
          <w:highlight w:val="yellow"/>
        </w:rPr>
        <w:t>en</w:t>
      </w:r>
      <w:r w:rsidRPr="006A266D">
        <w:rPr>
          <w:color w:val="000000"/>
          <w:highlight w:val="yellow"/>
        </w:rPr>
        <w:t xml:space="preserve">sure that the line </w:t>
      </w:r>
      <w:r w:rsidR="004A102B" w:rsidRPr="006A266D">
        <w:rPr>
          <w:color w:val="000000"/>
          <w:highlight w:val="yellow"/>
        </w:rPr>
        <w:t xml:space="preserve">inserted in the tube </w:t>
      </w:r>
      <w:r w:rsidR="009E4541" w:rsidRPr="006A266D">
        <w:rPr>
          <w:color w:val="000000"/>
          <w:highlight w:val="yellow"/>
        </w:rPr>
        <w:t>containing</w:t>
      </w:r>
      <w:r w:rsidR="00DF5FBF" w:rsidRPr="006A266D">
        <w:rPr>
          <w:color w:val="000000"/>
          <w:highlight w:val="yellow"/>
        </w:rPr>
        <w:t xml:space="preserve"> Buffer 1 </w:t>
      </w:r>
      <w:r w:rsidRPr="006A266D">
        <w:rPr>
          <w:color w:val="000000"/>
          <w:highlight w:val="yellow"/>
        </w:rPr>
        <w:t xml:space="preserve">remains continuously submerged. </w:t>
      </w:r>
    </w:p>
    <w:p w14:paraId="5DD4A3A1" w14:textId="77777777" w:rsidR="006A266D" w:rsidRDefault="006A266D" w:rsidP="006A266D">
      <w:pPr>
        <w:pStyle w:val="ListParagraph"/>
        <w:rPr>
          <w:color w:val="000000"/>
          <w:highlight w:val="yellow"/>
        </w:rPr>
      </w:pPr>
    </w:p>
    <w:p w14:paraId="27388063" w14:textId="464D900C"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While </w:t>
      </w:r>
      <w:r w:rsidR="006A266D">
        <w:rPr>
          <w:color w:val="000000"/>
          <w:highlight w:val="yellow"/>
        </w:rPr>
        <w:t>perfusion occurs</w:t>
      </w:r>
      <w:r w:rsidRPr="006A266D">
        <w:rPr>
          <w:color w:val="000000"/>
          <w:highlight w:val="yellow"/>
        </w:rPr>
        <w:t>, add 130 µ</w:t>
      </w:r>
      <w:r w:rsidR="00194704" w:rsidRPr="006A266D">
        <w:rPr>
          <w:color w:val="000000"/>
          <w:highlight w:val="yellow"/>
        </w:rPr>
        <w:t>L</w:t>
      </w:r>
      <w:r w:rsidRPr="006A266D">
        <w:rPr>
          <w:color w:val="000000"/>
          <w:highlight w:val="yellow"/>
        </w:rPr>
        <w:t xml:space="preserve"> of </w:t>
      </w:r>
      <w:r w:rsidR="00DA4FFF" w:rsidRPr="006A266D">
        <w:rPr>
          <w:color w:val="000000"/>
          <w:highlight w:val="yellow"/>
        </w:rPr>
        <w:t>collagenase</w:t>
      </w:r>
      <w:r w:rsidRPr="006A266D">
        <w:rPr>
          <w:color w:val="000000"/>
          <w:highlight w:val="yellow"/>
        </w:rPr>
        <w:t xml:space="preserve"> </w:t>
      </w:r>
      <w:r w:rsidR="00920B7A" w:rsidRPr="006A266D">
        <w:rPr>
          <w:color w:val="000000"/>
          <w:highlight w:val="yellow"/>
        </w:rPr>
        <w:t xml:space="preserve">solution </w:t>
      </w:r>
      <w:r w:rsidRPr="006A266D">
        <w:rPr>
          <w:color w:val="000000"/>
          <w:highlight w:val="yellow"/>
        </w:rPr>
        <w:t>to Buffer 2 and mix</w:t>
      </w:r>
      <w:r w:rsidR="00B1685E" w:rsidRPr="006A266D">
        <w:rPr>
          <w:color w:val="000000"/>
          <w:highlight w:val="yellow"/>
        </w:rPr>
        <w:t xml:space="preserve"> by pipetting up and down or stirring with a 5 </w:t>
      </w:r>
      <w:r w:rsidR="006A266D">
        <w:rPr>
          <w:color w:val="000000"/>
          <w:highlight w:val="yellow"/>
        </w:rPr>
        <w:t xml:space="preserve">mL </w:t>
      </w:r>
      <w:r w:rsidR="00B1685E" w:rsidRPr="006A266D">
        <w:rPr>
          <w:color w:val="000000"/>
          <w:highlight w:val="yellow"/>
        </w:rPr>
        <w:t>or 10 m</w:t>
      </w:r>
      <w:r w:rsidR="00BC3AAB" w:rsidRPr="006A266D">
        <w:rPr>
          <w:color w:val="000000"/>
          <w:highlight w:val="yellow"/>
        </w:rPr>
        <w:t>L</w:t>
      </w:r>
      <w:r w:rsidR="00B1685E" w:rsidRPr="006A266D">
        <w:rPr>
          <w:color w:val="000000"/>
          <w:highlight w:val="yellow"/>
        </w:rPr>
        <w:t xml:space="preserve"> serological pipette</w:t>
      </w:r>
      <w:r w:rsidRPr="006A266D">
        <w:rPr>
          <w:color w:val="000000"/>
          <w:highlight w:val="yellow"/>
        </w:rPr>
        <w:t>.</w:t>
      </w:r>
    </w:p>
    <w:p w14:paraId="3DA215BB" w14:textId="77777777" w:rsidR="00DB0469" w:rsidRPr="006A266D" w:rsidRDefault="00DB0469" w:rsidP="005C1402">
      <w:pPr>
        <w:pBdr>
          <w:top w:val="nil"/>
          <w:left w:val="nil"/>
          <w:bottom w:val="nil"/>
          <w:right w:val="nil"/>
          <w:between w:val="nil"/>
        </w:pBdr>
        <w:rPr>
          <w:color w:val="000000"/>
          <w:highlight w:val="yellow"/>
        </w:rPr>
      </w:pPr>
    </w:p>
    <w:p w14:paraId="18315C27" w14:textId="77777777"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As the volume in the tube containing Buffer 1 decreases to about 5 </w:t>
      </w:r>
      <w:r w:rsidR="002F61A0" w:rsidRPr="006A266D">
        <w:rPr>
          <w:color w:val="000000"/>
          <w:highlight w:val="yellow"/>
        </w:rPr>
        <w:t>mL</w:t>
      </w:r>
      <w:r w:rsidRPr="006A266D">
        <w:rPr>
          <w:color w:val="000000"/>
          <w:highlight w:val="yellow"/>
        </w:rPr>
        <w:t xml:space="preserve">, slowly add 5 </w:t>
      </w:r>
      <w:r w:rsidR="002F61A0" w:rsidRPr="006A266D">
        <w:rPr>
          <w:color w:val="000000"/>
          <w:highlight w:val="yellow"/>
        </w:rPr>
        <w:t>mL</w:t>
      </w:r>
      <w:r w:rsidRPr="006A266D">
        <w:rPr>
          <w:color w:val="000000"/>
          <w:highlight w:val="yellow"/>
        </w:rPr>
        <w:t xml:space="preserve"> of Buffer 2 to Buffer 1 by pipe</w:t>
      </w:r>
      <w:r w:rsidR="00D82518" w:rsidRPr="006A266D">
        <w:rPr>
          <w:color w:val="000000"/>
          <w:highlight w:val="yellow"/>
        </w:rPr>
        <w:t>tting on the side of the tube.</w:t>
      </w:r>
      <w:r w:rsidR="00D82518" w:rsidRPr="006A266D">
        <w:rPr>
          <w:color w:val="000000"/>
        </w:rPr>
        <w:t xml:space="preserve"> </w:t>
      </w:r>
      <w:r w:rsidRPr="006A266D">
        <w:rPr>
          <w:color w:val="000000"/>
        </w:rPr>
        <w:t>The goal is to avoid introducing air bubbles in the line while chang</w:t>
      </w:r>
      <w:r w:rsidR="00960BE9" w:rsidRPr="006A266D">
        <w:rPr>
          <w:color w:val="000000"/>
        </w:rPr>
        <w:t xml:space="preserve">ing from Buffer 1 to Buffer 2. </w:t>
      </w:r>
    </w:p>
    <w:p w14:paraId="31893455" w14:textId="77777777" w:rsidR="006A266D" w:rsidRDefault="006A266D" w:rsidP="006A266D">
      <w:pPr>
        <w:pStyle w:val="ListParagraph"/>
        <w:rPr>
          <w:color w:val="000000"/>
          <w:highlight w:val="yellow"/>
        </w:rPr>
      </w:pPr>
    </w:p>
    <w:p w14:paraId="0E287084" w14:textId="0391CA37" w:rsidR="00DB0469"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Wait until the volume decreases again to 5 </w:t>
      </w:r>
      <w:r w:rsidR="002F61A0" w:rsidRPr="006A266D">
        <w:rPr>
          <w:color w:val="000000"/>
          <w:highlight w:val="yellow"/>
        </w:rPr>
        <w:t>mL</w:t>
      </w:r>
      <w:r w:rsidRPr="006A266D">
        <w:rPr>
          <w:color w:val="000000"/>
          <w:highlight w:val="yellow"/>
        </w:rPr>
        <w:t xml:space="preserve"> and slowly add another 5 </w:t>
      </w:r>
      <w:r w:rsidR="002F61A0" w:rsidRPr="006A266D">
        <w:rPr>
          <w:color w:val="000000"/>
          <w:highlight w:val="yellow"/>
        </w:rPr>
        <w:t>mL</w:t>
      </w:r>
      <w:r w:rsidRPr="006A266D">
        <w:rPr>
          <w:color w:val="000000"/>
          <w:highlight w:val="yellow"/>
        </w:rPr>
        <w:t xml:space="preserve"> of Buffer 2. Repeat one more time. </w:t>
      </w:r>
      <w:r w:rsidRPr="009D30C9">
        <w:rPr>
          <w:color w:val="000000"/>
        </w:rPr>
        <w:t>As Buffer 2 replaces Buffer 1</w:t>
      </w:r>
      <w:r w:rsidR="00960BE9" w:rsidRPr="009D30C9">
        <w:rPr>
          <w:color w:val="000000"/>
        </w:rPr>
        <w:t xml:space="preserve"> and the dissociation starts</w:t>
      </w:r>
      <w:r w:rsidRPr="009D30C9">
        <w:rPr>
          <w:color w:val="000000"/>
        </w:rPr>
        <w:t xml:space="preserve">, the liver </w:t>
      </w:r>
      <w:r w:rsidR="00257D8B" w:rsidRPr="009D30C9">
        <w:rPr>
          <w:color w:val="000000"/>
        </w:rPr>
        <w:t xml:space="preserve">will </w:t>
      </w:r>
      <w:r w:rsidRPr="009D30C9">
        <w:rPr>
          <w:color w:val="000000"/>
        </w:rPr>
        <w:t>swell.</w:t>
      </w:r>
    </w:p>
    <w:p w14:paraId="0B07491F" w14:textId="77777777" w:rsidR="003B2BBF" w:rsidRPr="006A266D" w:rsidRDefault="003B2BBF" w:rsidP="003B2BBF">
      <w:pPr>
        <w:pBdr>
          <w:top w:val="nil"/>
          <w:left w:val="nil"/>
          <w:bottom w:val="nil"/>
          <w:right w:val="nil"/>
          <w:between w:val="nil"/>
        </w:pBdr>
        <w:rPr>
          <w:color w:val="000000"/>
          <w:highlight w:val="yellow"/>
        </w:rPr>
      </w:pPr>
    </w:p>
    <w:p w14:paraId="52BE140F" w14:textId="7951F275" w:rsidR="00DB0469"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lastRenderedPageBreak/>
        <w:t>Add the remaining Buffer 2 to the tube originally containing Buffer</w:t>
      </w:r>
      <w:r w:rsidR="00044D78" w:rsidRPr="006A266D">
        <w:rPr>
          <w:color w:val="000000"/>
          <w:highlight w:val="yellow"/>
        </w:rPr>
        <w:t xml:space="preserve"> 1. </w:t>
      </w:r>
      <w:r w:rsidR="00257D8B" w:rsidRPr="006A266D">
        <w:rPr>
          <w:color w:val="000000"/>
          <w:highlight w:val="yellow"/>
        </w:rPr>
        <w:t>Stop t</w:t>
      </w:r>
      <w:r w:rsidR="00044D78" w:rsidRPr="006A266D">
        <w:rPr>
          <w:color w:val="000000"/>
          <w:highlight w:val="yellow"/>
        </w:rPr>
        <w:t xml:space="preserve">he perfusion </w:t>
      </w:r>
      <w:r w:rsidR="00B147A3" w:rsidRPr="006A266D">
        <w:rPr>
          <w:color w:val="000000"/>
          <w:highlight w:val="yellow"/>
        </w:rPr>
        <w:t xml:space="preserve">when there </w:t>
      </w:r>
      <w:r w:rsidR="006A266D">
        <w:rPr>
          <w:color w:val="000000"/>
          <w:highlight w:val="yellow"/>
        </w:rPr>
        <w:t>is</w:t>
      </w:r>
      <w:r w:rsidR="00B147A3" w:rsidRPr="006A266D">
        <w:rPr>
          <w:color w:val="000000"/>
          <w:highlight w:val="yellow"/>
        </w:rPr>
        <w:t xml:space="preserve"> about 5</w:t>
      </w:r>
      <w:r w:rsidR="006A266D">
        <w:rPr>
          <w:color w:val="000000"/>
          <w:highlight w:val="yellow"/>
        </w:rPr>
        <w:t>–</w:t>
      </w:r>
      <w:r w:rsidR="00B147A3" w:rsidRPr="006A266D">
        <w:rPr>
          <w:color w:val="000000"/>
          <w:highlight w:val="yellow"/>
        </w:rPr>
        <w:t xml:space="preserve">10 </w:t>
      </w:r>
      <w:r w:rsidR="002F61A0" w:rsidRPr="006A266D">
        <w:rPr>
          <w:color w:val="000000"/>
          <w:highlight w:val="yellow"/>
        </w:rPr>
        <w:t>mL</w:t>
      </w:r>
      <w:r w:rsidR="00B147A3" w:rsidRPr="006A266D">
        <w:rPr>
          <w:color w:val="000000"/>
          <w:highlight w:val="yellow"/>
        </w:rPr>
        <w:t xml:space="preserve"> of Buffer 2 left in the tube</w:t>
      </w:r>
      <w:r w:rsidRPr="006A266D">
        <w:rPr>
          <w:color w:val="000000"/>
          <w:highlight w:val="yellow"/>
        </w:rPr>
        <w:t xml:space="preserve">.  </w:t>
      </w:r>
    </w:p>
    <w:p w14:paraId="34AC5500" w14:textId="77777777" w:rsidR="006A266D" w:rsidRPr="006A266D" w:rsidRDefault="006A266D" w:rsidP="006A266D">
      <w:pPr>
        <w:pBdr>
          <w:top w:val="nil"/>
          <w:left w:val="nil"/>
          <w:bottom w:val="nil"/>
          <w:right w:val="nil"/>
          <w:between w:val="nil"/>
        </w:pBdr>
        <w:rPr>
          <w:color w:val="000000"/>
          <w:highlight w:val="yellow"/>
        </w:rPr>
      </w:pPr>
    </w:p>
    <w:p w14:paraId="537ECAB9" w14:textId="08B216EA" w:rsidR="00BA129B" w:rsidRPr="00B17B6A" w:rsidRDefault="00BA129B" w:rsidP="005C1402">
      <w:pPr>
        <w:pBdr>
          <w:top w:val="nil"/>
          <w:left w:val="nil"/>
          <w:bottom w:val="nil"/>
          <w:right w:val="nil"/>
          <w:between w:val="nil"/>
        </w:pBdr>
        <w:rPr>
          <w:color w:val="000000"/>
        </w:rPr>
      </w:pPr>
      <w:r w:rsidRPr="00B17B6A">
        <w:rPr>
          <w:bCs/>
          <w:color w:val="000000"/>
        </w:rPr>
        <w:t>NOTE</w:t>
      </w:r>
      <w:r w:rsidRPr="00B17B6A">
        <w:rPr>
          <w:b/>
          <w:color w:val="000000"/>
        </w:rPr>
        <w:t>:</w:t>
      </w:r>
      <w:r w:rsidR="00D57BC9" w:rsidRPr="00B17B6A">
        <w:rPr>
          <w:color w:val="000000"/>
        </w:rPr>
        <w:t xml:space="preserve"> While Buffer</w:t>
      </w:r>
      <w:r w:rsidRPr="00B17B6A">
        <w:rPr>
          <w:color w:val="000000"/>
        </w:rPr>
        <w:t xml:space="preserve"> 2 is perfusing the liver, the portal vein can be intermittently clamped with forceps for 5 </w:t>
      </w:r>
      <w:r w:rsidR="00823463" w:rsidRPr="00B17B6A">
        <w:rPr>
          <w:color w:val="000000"/>
        </w:rPr>
        <w:t>s</w:t>
      </w:r>
      <w:r w:rsidRPr="00B17B6A">
        <w:rPr>
          <w:color w:val="000000"/>
        </w:rPr>
        <w:t xml:space="preserve">. This step is optional, but the resultant increase in pressure throughout the liver can improve its dissociation and, thus, the final hepatocyte yield. </w:t>
      </w:r>
    </w:p>
    <w:p w14:paraId="61147377" w14:textId="77777777" w:rsidR="00DB0469" w:rsidRPr="006A266D" w:rsidRDefault="00DB0469" w:rsidP="005C1402">
      <w:pPr>
        <w:pBdr>
          <w:top w:val="nil"/>
          <w:left w:val="nil"/>
          <w:bottom w:val="nil"/>
          <w:right w:val="nil"/>
          <w:between w:val="nil"/>
        </w:pBdr>
        <w:rPr>
          <w:color w:val="000000"/>
          <w:highlight w:val="yellow"/>
        </w:rPr>
      </w:pPr>
    </w:p>
    <w:p w14:paraId="3395D238" w14:textId="77AD6B1E" w:rsidR="006A266D" w:rsidRDefault="004A1BB5"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Carefully excise the liver </w:t>
      </w:r>
      <w:r w:rsidR="00D034E9" w:rsidRPr="006A266D">
        <w:rPr>
          <w:color w:val="000000"/>
          <w:highlight w:val="yellow"/>
        </w:rPr>
        <w:t xml:space="preserve">and transfer </w:t>
      </w:r>
      <w:r w:rsidR="008964A5" w:rsidRPr="006A266D">
        <w:rPr>
          <w:color w:val="000000"/>
          <w:highlight w:val="yellow"/>
        </w:rPr>
        <w:t xml:space="preserve">it </w:t>
      </w:r>
      <w:r w:rsidR="00D034E9" w:rsidRPr="006A266D">
        <w:rPr>
          <w:color w:val="000000"/>
          <w:highlight w:val="yellow"/>
        </w:rPr>
        <w:t xml:space="preserve">to the 100 mm culture dish containing the 20 </w:t>
      </w:r>
      <w:r w:rsidR="002F61A0" w:rsidRPr="006A266D">
        <w:rPr>
          <w:color w:val="000000"/>
          <w:highlight w:val="yellow"/>
        </w:rPr>
        <w:t>mL</w:t>
      </w:r>
      <w:r w:rsidR="00D034E9" w:rsidRPr="006A266D">
        <w:rPr>
          <w:color w:val="000000"/>
          <w:highlight w:val="yellow"/>
        </w:rPr>
        <w:t xml:space="preserve"> of ice-cold Buffer 2</w:t>
      </w:r>
      <w:r w:rsidR="008964A5" w:rsidRPr="006A266D">
        <w:rPr>
          <w:color w:val="000000"/>
          <w:highlight w:val="yellow"/>
        </w:rPr>
        <w:t xml:space="preserve"> set aside at step </w:t>
      </w:r>
      <w:r w:rsidR="008964A5" w:rsidRPr="009D30C9">
        <w:rPr>
          <w:color w:val="000000"/>
          <w:highlight w:val="yellow"/>
        </w:rPr>
        <w:t>1.1.</w:t>
      </w:r>
      <w:r w:rsidR="00F72117" w:rsidRPr="009D30C9">
        <w:rPr>
          <w:color w:val="000000"/>
          <w:highlight w:val="yellow"/>
        </w:rPr>
        <w:t>4</w:t>
      </w:r>
      <w:r w:rsidR="00D034E9" w:rsidRPr="009D30C9">
        <w:rPr>
          <w:color w:val="000000"/>
          <w:highlight w:val="yellow"/>
        </w:rPr>
        <w:t xml:space="preserve">. </w:t>
      </w:r>
    </w:p>
    <w:p w14:paraId="2C1A0225" w14:textId="77777777" w:rsidR="006A266D" w:rsidRDefault="006A266D" w:rsidP="006A266D">
      <w:pPr>
        <w:pBdr>
          <w:top w:val="nil"/>
          <w:left w:val="nil"/>
          <w:bottom w:val="nil"/>
          <w:right w:val="nil"/>
          <w:between w:val="nil"/>
        </w:pBdr>
        <w:rPr>
          <w:color w:val="000000"/>
          <w:highlight w:val="yellow"/>
        </w:rPr>
      </w:pPr>
    </w:p>
    <w:p w14:paraId="689E8B46" w14:textId="68DAF92B"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Under the laminar flow hood, gently break the liver apart using </w:t>
      </w:r>
      <w:r w:rsidR="002C4AFE" w:rsidRPr="006A266D">
        <w:rPr>
          <w:color w:val="000000"/>
          <w:highlight w:val="yellow"/>
        </w:rPr>
        <w:t>surgical scissors and tweezers</w:t>
      </w:r>
      <w:r w:rsidRPr="006A266D">
        <w:rPr>
          <w:color w:val="000000"/>
          <w:highlight w:val="yellow"/>
        </w:rPr>
        <w:t>.</w:t>
      </w:r>
    </w:p>
    <w:p w14:paraId="2551DD9D" w14:textId="77777777" w:rsidR="00DB0469" w:rsidRPr="006A266D" w:rsidRDefault="00DB0469" w:rsidP="005C1402">
      <w:pPr>
        <w:pBdr>
          <w:top w:val="nil"/>
          <w:left w:val="nil"/>
          <w:bottom w:val="nil"/>
          <w:right w:val="nil"/>
          <w:between w:val="nil"/>
        </w:pBdr>
        <w:rPr>
          <w:color w:val="000000"/>
          <w:highlight w:val="yellow"/>
        </w:rPr>
      </w:pPr>
    </w:p>
    <w:p w14:paraId="3FEFE900" w14:textId="4B8984C6"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Add about 20 </w:t>
      </w:r>
      <w:r w:rsidR="002F61A0" w:rsidRPr="006A266D">
        <w:rPr>
          <w:color w:val="000000"/>
          <w:highlight w:val="yellow"/>
        </w:rPr>
        <w:t>mL</w:t>
      </w:r>
      <w:r w:rsidRPr="006A266D">
        <w:rPr>
          <w:color w:val="000000"/>
          <w:highlight w:val="yellow"/>
        </w:rPr>
        <w:t xml:space="preserve"> of ice-cold M199 to the hepatocyte suspension and filter it through a 100 µm cell strainer using the plunger of a syringe to gently promote the release of additional hepatocytes from larger liver pieces. </w:t>
      </w:r>
    </w:p>
    <w:p w14:paraId="496F7E20" w14:textId="77777777" w:rsidR="006A266D" w:rsidRDefault="006A266D" w:rsidP="006A266D">
      <w:pPr>
        <w:pStyle w:val="ListParagraph"/>
        <w:rPr>
          <w:color w:val="000000"/>
          <w:highlight w:val="yellow"/>
        </w:rPr>
      </w:pPr>
    </w:p>
    <w:p w14:paraId="50AF9A10" w14:textId="5991FB7E"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Wash the 100 mm culture dish and the cell strainer with</w:t>
      </w:r>
      <w:r w:rsidR="006A266D">
        <w:rPr>
          <w:color w:val="000000"/>
          <w:highlight w:val="yellow"/>
        </w:rPr>
        <w:t xml:space="preserve"> </w:t>
      </w:r>
      <w:r w:rsidRPr="006A266D">
        <w:rPr>
          <w:color w:val="000000"/>
          <w:highlight w:val="yellow"/>
        </w:rPr>
        <w:t>additional M199</w:t>
      </w:r>
      <w:r w:rsidR="009D30C9">
        <w:rPr>
          <w:color w:val="000000"/>
          <w:highlight w:val="yellow"/>
        </w:rPr>
        <w:t xml:space="preserve"> </w:t>
      </w:r>
      <w:r w:rsidRPr="006A266D">
        <w:rPr>
          <w:color w:val="000000"/>
          <w:highlight w:val="yellow"/>
        </w:rPr>
        <w:t>until the collection tube is full.</w:t>
      </w:r>
    </w:p>
    <w:p w14:paraId="7BB64355" w14:textId="77777777" w:rsidR="00DB0469" w:rsidRPr="006A266D" w:rsidRDefault="00DB0469" w:rsidP="005C1402">
      <w:pPr>
        <w:pBdr>
          <w:top w:val="nil"/>
          <w:left w:val="nil"/>
          <w:bottom w:val="nil"/>
          <w:right w:val="nil"/>
          <w:between w:val="nil"/>
        </w:pBdr>
        <w:rPr>
          <w:highlight w:val="yellow"/>
        </w:rPr>
      </w:pPr>
    </w:p>
    <w:p w14:paraId="17C6E064" w14:textId="77777777" w:rsid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Centrifuge the suspension at 50</w:t>
      </w:r>
      <w:r w:rsidR="00B409AF" w:rsidRPr="006A266D">
        <w:rPr>
          <w:color w:val="000000"/>
          <w:highlight w:val="yellow"/>
        </w:rPr>
        <w:t xml:space="preserve"> </w:t>
      </w:r>
      <w:r w:rsidRPr="006A266D">
        <w:rPr>
          <w:color w:val="000000"/>
          <w:highlight w:val="yellow"/>
        </w:rPr>
        <w:t>x</w:t>
      </w:r>
      <w:r w:rsidR="00B409AF" w:rsidRPr="006A266D">
        <w:rPr>
          <w:color w:val="000000"/>
          <w:highlight w:val="yellow"/>
        </w:rPr>
        <w:t xml:space="preserve"> </w:t>
      </w:r>
      <w:r w:rsidRPr="006A266D">
        <w:rPr>
          <w:i/>
          <w:iCs/>
          <w:color w:val="000000"/>
          <w:highlight w:val="yellow"/>
        </w:rPr>
        <w:t>g</w:t>
      </w:r>
      <w:r w:rsidRPr="006A266D">
        <w:rPr>
          <w:color w:val="000000"/>
          <w:highlight w:val="yellow"/>
        </w:rPr>
        <w:t xml:space="preserve"> for 2 min at 4 °C. Carefully aspirate the supernatant and gently </w:t>
      </w:r>
      <w:r w:rsidR="006270DE" w:rsidRPr="006A266D">
        <w:rPr>
          <w:color w:val="000000"/>
          <w:highlight w:val="yellow"/>
        </w:rPr>
        <w:t>resuspend</w:t>
      </w:r>
      <w:r w:rsidRPr="006A266D">
        <w:rPr>
          <w:color w:val="000000"/>
          <w:highlight w:val="yellow"/>
        </w:rPr>
        <w:t xml:space="preserve"> the hepatocyte pellet in 30 </w:t>
      </w:r>
      <w:r w:rsidR="002F61A0" w:rsidRPr="006A266D">
        <w:rPr>
          <w:color w:val="000000"/>
          <w:highlight w:val="yellow"/>
        </w:rPr>
        <w:t>mL</w:t>
      </w:r>
      <w:r w:rsidRPr="006A266D">
        <w:rPr>
          <w:color w:val="000000"/>
          <w:highlight w:val="yellow"/>
        </w:rPr>
        <w:t xml:space="preserve"> of cold M199 by swirling. </w:t>
      </w:r>
    </w:p>
    <w:p w14:paraId="3E098C82" w14:textId="77777777" w:rsidR="006A266D" w:rsidRDefault="006A266D" w:rsidP="006A266D">
      <w:pPr>
        <w:pStyle w:val="ListParagraph"/>
        <w:rPr>
          <w:color w:val="000000"/>
          <w:highlight w:val="yellow"/>
        </w:rPr>
      </w:pPr>
    </w:p>
    <w:p w14:paraId="1A4206D2" w14:textId="0F42FE21" w:rsidR="00DB0469" w:rsidRPr="006A266D" w:rsidRDefault="00D034E9" w:rsidP="005C1402">
      <w:pPr>
        <w:numPr>
          <w:ilvl w:val="2"/>
          <w:numId w:val="15"/>
        </w:numPr>
        <w:pBdr>
          <w:top w:val="nil"/>
          <w:left w:val="nil"/>
          <w:bottom w:val="nil"/>
          <w:right w:val="nil"/>
          <w:between w:val="nil"/>
        </w:pBdr>
        <w:ind w:left="0" w:firstLine="0"/>
        <w:rPr>
          <w:color w:val="000000"/>
          <w:highlight w:val="yellow"/>
        </w:rPr>
      </w:pPr>
      <w:r w:rsidRPr="006A266D">
        <w:rPr>
          <w:color w:val="000000"/>
          <w:highlight w:val="yellow"/>
        </w:rPr>
        <w:t xml:space="preserve">Pellet the hepatocytes as </w:t>
      </w:r>
      <w:r w:rsidR="006A266D">
        <w:rPr>
          <w:color w:val="000000"/>
          <w:highlight w:val="yellow"/>
        </w:rPr>
        <w:t>mentioned in step 1.2.18</w:t>
      </w:r>
      <w:r w:rsidRPr="006A266D">
        <w:rPr>
          <w:color w:val="000000"/>
          <w:highlight w:val="yellow"/>
        </w:rPr>
        <w:t>. Repeat the wash one more time.</w:t>
      </w:r>
    </w:p>
    <w:p w14:paraId="720C7257" w14:textId="77777777" w:rsidR="00DB0469" w:rsidRPr="006A266D" w:rsidRDefault="00DB0469" w:rsidP="005C1402">
      <w:pPr>
        <w:pBdr>
          <w:top w:val="nil"/>
          <w:left w:val="nil"/>
          <w:bottom w:val="nil"/>
          <w:right w:val="nil"/>
          <w:between w:val="nil"/>
        </w:pBdr>
        <w:rPr>
          <w:color w:val="000000"/>
          <w:highlight w:val="yellow"/>
        </w:rPr>
      </w:pPr>
    </w:p>
    <w:p w14:paraId="05228283" w14:textId="2047CCB6" w:rsidR="006A266D" w:rsidRDefault="006270DE" w:rsidP="005C1402">
      <w:pPr>
        <w:numPr>
          <w:ilvl w:val="2"/>
          <w:numId w:val="15"/>
        </w:numPr>
        <w:pBdr>
          <w:top w:val="nil"/>
          <w:left w:val="nil"/>
          <w:bottom w:val="nil"/>
          <w:right w:val="nil"/>
          <w:between w:val="nil"/>
        </w:pBdr>
        <w:ind w:left="0" w:firstLine="0"/>
        <w:rPr>
          <w:color w:val="000000"/>
        </w:rPr>
      </w:pPr>
      <w:r w:rsidRPr="006A266D">
        <w:rPr>
          <w:color w:val="000000"/>
        </w:rPr>
        <w:t>Resuspend</w:t>
      </w:r>
      <w:r w:rsidR="00D034E9" w:rsidRPr="006A266D">
        <w:rPr>
          <w:color w:val="000000"/>
        </w:rPr>
        <w:t xml:space="preserve"> the hepatocytes in 10 </w:t>
      </w:r>
      <w:r w:rsidR="002F61A0" w:rsidRPr="006A266D">
        <w:rPr>
          <w:color w:val="000000"/>
        </w:rPr>
        <w:t>mL</w:t>
      </w:r>
      <w:r w:rsidR="00D034E9" w:rsidRPr="006A266D">
        <w:rPr>
          <w:color w:val="000000"/>
        </w:rPr>
        <w:t xml:space="preserve"> of </w:t>
      </w:r>
      <w:r w:rsidR="002C4AFE" w:rsidRPr="006A266D">
        <w:rPr>
          <w:color w:val="000000"/>
        </w:rPr>
        <w:t>warm</w:t>
      </w:r>
      <w:r w:rsidR="00D034E9" w:rsidRPr="006A266D">
        <w:rPr>
          <w:color w:val="000000"/>
        </w:rPr>
        <w:t xml:space="preserve"> M</w:t>
      </w:r>
      <w:r w:rsidR="00993502" w:rsidRPr="006A266D">
        <w:rPr>
          <w:color w:val="000000"/>
        </w:rPr>
        <w:t xml:space="preserve">199 and </w:t>
      </w:r>
      <w:r w:rsidR="00E00F97" w:rsidRPr="006A266D">
        <w:rPr>
          <w:color w:val="000000"/>
        </w:rPr>
        <w:t xml:space="preserve">determine </w:t>
      </w:r>
      <w:r w:rsidR="009D30C9">
        <w:rPr>
          <w:color w:val="000000"/>
        </w:rPr>
        <w:t xml:space="preserve">the </w:t>
      </w:r>
      <w:r w:rsidR="00E00F97" w:rsidRPr="006A266D">
        <w:rPr>
          <w:color w:val="000000"/>
        </w:rPr>
        <w:t>viability and yield using the trypan</w:t>
      </w:r>
      <w:r w:rsidR="004E6985" w:rsidRPr="006A266D">
        <w:rPr>
          <w:color w:val="000000"/>
        </w:rPr>
        <w:t xml:space="preserve"> </w:t>
      </w:r>
      <w:r w:rsidR="00E00F97" w:rsidRPr="006A266D">
        <w:rPr>
          <w:color w:val="000000"/>
        </w:rPr>
        <w:t>blue exclusion</w:t>
      </w:r>
      <w:r w:rsidR="00993502" w:rsidRPr="006A266D">
        <w:rPr>
          <w:color w:val="000000"/>
        </w:rPr>
        <w:t xml:space="preserve"> </w:t>
      </w:r>
      <w:r w:rsidR="00E00F97" w:rsidRPr="006A266D">
        <w:rPr>
          <w:color w:val="000000"/>
        </w:rPr>
        <w:t>method and</w:t>
      </w:r>
      <w:r w:rsidR="00993502" w:rsidRPr="006A266D">
        <w:rPr>
          <w:color w:val="000000"/>
        </w:rPr>
        <w:t xml:space="preserve"> a hemo</w:t>
      </w:r>
      <w:r w:rsidR="00D034E9" w:rsidRPr="006A266D">
        <w:rPr>
          <w:color w:val="000000"/>
        </w:rPr>
        <w:t>cytome</w:t>
      </w:r>
      <w:r w:rsidR="00993502" w:rsidRPr="006A266D">
        <w:rPr>
          <w:color w:val="000000"/>
        </w:rPr>
        <w:t>te</w:t>
      </w:r>
      <w:r w:rsidR="00D034E9" w:rsidRPr="006A266D">
        <w:rPr>
          <w:color w:val="000000"/>
        </w:rPr>
        <w:t>r</w:t>
      </w:r>
      <w:r w:rsidR="00E00F97" w:rsidRPr="006A266D">
        <w:rPr>
          <w:color w:val="000000"/>
        </w:rPr>
        <w:fldChar w:fldCharType="begin"/>
      </w:r>
      <w:r w:rsidR="00E00F97" w:rsidRPr="006A266D">
        <w:rPr>
          <w:color w:val="000000"/>
        </w:rPr>
        <w:instrText xml:space="preserve"> ADDIN EN.CITE &lt;EndNote&gt;&lt;Cite&gt;&lt;Author&gt;Lee&lt;/Author&gt;&lt;Year&gt;2013&lt;/Year&gt;&lt;RecNum&gt;1551&lt;/RecNum&gt;&lt;DisplayText&gt;&lt;style face="superscript"&gt;12&lt;/style&gt;&lt;/DisplayText&gt;&lt;record&gt;&lt;rec-number&gt;1551&lt;/rec-number&gt;&lt;foreign-keys&gt;&lt;key app="EN" db-id="rps0ast5xst05beafdr5v2atevsa50wprs9p" timestamp="1627742387"&gt;1551&lt;/key&gt;&lt;/foreign-keys&gt;&lt;ref-type name="Journal Article"&gt;17&lt;/ref-type&gt;&lt;contributors&gt;&lt;authors&gt;&lt;author&gt;Lee, S. M.&lt;/author&gt;&lt;author&gt;Schelcher, C.&lt;/author&gt;&lt;author&gt;Demmel, M.&lt;/author&gt;&lt;author&gt;Hauner, M.&lt;/author&gt;&lt;author&gt;Thasler, W. E.&lt;/author&gt;&lt;/authors&gt;&lt;/contributors&gt;&lt;auth-address&gt;Experimental Surgical Research, Grosshadern Hospital, Munich.&lt;/auth-address&gt;&lt;titles&gt;&lt;title&gt;Isolation of human hepatocytes by a two-step collagenase perfusion procedure&lt;/title&gt;&lt;secondary-title&gt;J Vis Exp&lt;/secondary-title&gt;&lt;/titles&gt;&lt;periodical&gt;&lt;full-title&gt;Journal of Visualized Experiments&lt;/full-title&gt;&lt;abbr-1&gt;J. Vis. Exp.&lt;/abbr-1&gt;&lt;abbr-2&gt;J Vis Exp&lt;/abbr-2&gt;&lt;/periodical&gt;&lt;number&gt;79&lt;/number&gt;&lt;keywords&gt;&lt;keyword&gt;Collagenases/*chemistry&lt;/keyword&gt;&lt;keyword&gt;Cytological Techniques/instrumentation/*methods&lt;/keyword&gt;&lt;keyword&gt;Hepatocytes/*cytology&lt;/keyword&gt;&lt;keyword&gt;Humans&lt;/keyword&gt;&lt;keyword&gt;Liver/*cytology&lt;/keyword&gt;&lt;keyword&gt;Microscopy, Fluorescence/methods&lt;/keyword&gt;&lt;keyword&gt;Perfusion&lt;/keyword&gt;&lt;/keywords&gt;&lt;dates&gt;&lt;year&gt;2013&lt;/year&gt;&lt;pub-dates&gt;&lt;date&gt;Sep 3&lt;/date&gt;&lt;/pub-dates&gt;&lt;/dates&gt;&lt;isbn&gt;1940-087X (Electronic)&amp;#xD;1940-087X (Linking)&lt;/isbn&gt;&lt;accession-num&gt;24056912&lt;/accession-num&gt;&lt;urls&gt;&lt;related-urls&gt;&lt;url&gt;https://www.ncbi.nlm.nih.gov/pubmed/24056912&lt;/url&gt;&lt;/related-urls&gt;&lt;/urls&gt;&lt;custom2&gt;PMC3857361&lt;/custom2&gt;&lt;electronic-resource-num&gt;10.3791/50615&lt;/electronic-resource-num&gt;&lt;/record&gt;&lt;/Cite&gt;&lt;/EndNote&gt;</w:instrText>
      </w:r>
      <w:r w:rsidR="00E00F97" w:rsidRPr="006A266D">
        <w:rPr>
          <w:color w:val="000000"/>
        </w:rPr>
        <w:fldChar w:fldCharType="separate"/>
      </w:r>
      <w:r w:rsidR="00E00F97" w:rsidRPr="006A266D">
        <w:rPr>
          <w:noProof/>
          <w:color w:val="000000"/>
          <w:vertAlign w:val="superscript"/>
        </w:rPr>
        <w:t>12</w:t>
      </w:r>
      <w:r w:rsidR="00E00F97" w:rsidRPr="006A266D">
        <w:rPr>
          <w:color w:val="000000"/>
        </w:rPr>
        <w:fldChar w:fldCharType="end"/>
      </w:r>
      <w:r w:rsidR="00D034E9" w:rsidRPr="006A266D">
        <w:rPr>
          <w:color w:val="000000"/>
        </w:rPr>
        <w:t xml:space="preserve">. </w:t>
      </w:r>
    </w:p>
    <w:p w14:paraId="7D5C8F26" w14:textId="77777777" w:rsidR="006A266D" w:rsidRDefault="006A266D" w:rsidP="006A266D">
      <w:pPr>
        <w:pBdr>
          <w:top w:val="nil"/>
          <w:left w:val="nil"/>
          <w:bottom w:val="nil"/>
          <w:right w:val="nil"/>
          <w:between w:val="nil"/>
        </w:pBdr>
        <w:rPr>
          <w:color w:val="000000"/>
        </w:rPr>
      </w:pPr>
    </w:p>
    <w:p w14:paraId="628B5B74" w14:textId="541B3696" w:rsidR="00DB0469" w:rsidRPr="006A266D" w:rsidRDefault="00D034E9" w:rsidP="005C1402">
      <w:pPr>
        <w:numPr>
          <w:ilvl w:val="2"/>
          <w:numId w:val="15"/>
        </w:numPr>
        <w:pBdr>
          <w:top w:val="nil"/>
          <w:left w:val="nil"/>
          <w:bottom w:val="nil"/>
          <w:right w:val="nil"/>
          <w:between w:val="nil"/>
        </w:pBdr>
        <w:ind w:left="0" w:firstLine="0"/>
        <w:rPr>
          <w:color w:val="000000"/>
        </w:rPr>
      </w:pPr>
      <w:r w:rsidRPr="006A266D">
        <w:rPr>
          <w:color w:val="000000"/>
        </w:rPr>
        <w:t>Dilute the cells in M199 to a final concentration of 1.0</w:t>
      </w:r>
      <w:r w:rsidR="006A266D">
        <w:rPr>
          <w:color w:val="000000"/>
        </w:rPr>
        <w:t xml:space="preserve"> x </w:t>
      </w:r>
      <w:r w:rsidRPr="006A266D">
        <w:rPr>
          <w:color w:val="000000"/>
        </w:rPr>
        <w:t>10</w:t>
      </w:r>
      <w:r w:rsidRPr="006A266D">
        <w:rPr>
          <w:color w:val="000000"/>
          <w:vertAlign w:val="superscript"/>
        </w:rPr>
        <w:t>6</w:t>
      </w:r>
      <w:r w:rsidRPr="006A266D">
        <w:rPr>
          <w:color w:val="000000"/>
        </w:rPr>
        <w:t xml:space="preserve"> </w:t>
      </w:r>
      <w:r w:rsidR="00257D8B" w:rsidRPr="006A266D">
        <w:rPr>
          <w:color w:val="000000"/>
        </w:rPr>
        <w:t xml:space="preserve">viable </w:t>
      </w:r>
      <w:r w:rsidRPr="006A266D">
        <w:rPr>
          <w:color w:val="000000"/>
        </w:rPr>
        <w:t>cells/</w:t>
      </w:r>
      <w:r w:rsidR="002F61A0" w:rsidRPr="006A266D">
        <w:rPr>
          <w:color w:val="000000"/>
        </w:rPr>
        <w:t>mL</w:t>
      </w:r>
      <w:r w:rsidR="00464E1C" w:rsidRPr="006A266D">
        <w:rPr>
          <w:color w:val="000000"/>
        </w:rPr>
        <w:t xml:space="preserve"> and immediately start the assay.</w:t>
      </w:r>
    </w:p>
    <w:p w14:paraId="1740680E" w14:textId="77777777" w:rsidR="00DB0469" w:rsidRPr="006A266D" w:rsidRDefault="00DB0469">
      <w:pPr>
        <w:pBdr>
          <w:top w:val="nil"/>
          <w:left w:val="nil"/>
          <w:bottom w:val="nil"/>
          <w:right w:val="nil"/>
          <w:between w:val="nil"/>
        </w:pBdr>
        <w:ind w:left="720"/>
        <w:rPr>
          <w:color w:val="000000"/>
        </w:rPr>
      </w:pPr>
    </w:p>
    <w:p w14:paraId="1CE49EAE" w14:textId="407926F3" w:rsidR="00693A46" w:rsidRPr="006A266D" w:rsidRDefault="00693A46" w:rsidP="005C1402">
      <w:pPr>
        <w:pStyle w:val="ListParagraph"/>
        <w:numPr>
          <w:ilvl w:val="0"/>
          <w:numId w:val="15"/>
        </w:numPr>
        <w:pBdr>
          <w:top w:val="nil"/>
          <w:left w:val="nil"/>
          <w:bottom w:val="nil"/>
          <w:right w:val="nil"/>
          <w:between w:val="nil"/>
        </w:pBdr>
        <w:ind w:left="720" w:hanging="720"/>
        <w:rPr>
          <w:b/>
          <w:color w:val="000000"/>
          <w:highlight w:val="yellow"/>
        </w:rPr>
      </w:pPr>
      <w:r w:rsidRPr="006A266D">
        <w:rPr>
          <w:b/>
          <w:color w:val="000000"/>
          <w:highlight w:val="yellow"/>
          <w:lang w:val="en"/>
        </w:rPr>
        <w:t>Fatty acid β-oxidation assay</w:t>
      </w:r>
    </w:p>
    <w:p w14:paraId="02D81857" w14:textId="77777777" w:rsidR="005C1402" w:rsidRPr="006A266D" w:rsidRDefault="005C1402" w:rsidP="005C1402">
      <w:pPr>
        <w:pStyle w:val="ListParagraph"/>
        <w:pBdr>
          <w:top w:val="nil"/>
          <w:left w:val="nil"/>
          <w:bottom w:val="nil"/>
          <w:right w:val="nil"/>
          <w:between w:val="nil"/>
        </w:pBdr>
        <w:rPr>
          <w:b/>
          <w:color w:val="000000"/>
          <w:highlight w:val="yellow"/>
        </w:rPr>
      </w:pPr>
    </w:p>
    <w:p w14:paraId="09A83887" w14:textId="7F084068" w:rsidR="00693A46" w:rsidRPr="006A266D" w:rsidRDefault="006A266D" w:rsidP="005C1402">
      <w:pPr>
        <w:pBdr>
          <w:top w:val="nil"/>
          <w:left w:val="nil"/>
          <w:bottom w:val="nil"/>
          <w:right w:val="nil"/>
          <w:between w:val="nil"/>
        </w:pBdr>
        <w:rPr>
          <w:color w:val="000000"/>
          <w:lang w:val="en"/>
        </w:rPr>
      </w:pPr>
      <w:r>
        <w:rPr>
          <w:color w:val="000000"/>
          <w:lang w:val="en"/>
        </w:rPr>
        <w:t xml:space="preserve">NOTE: </w:t>
      </w:r>
      <w:r w:rsidR="00693A46" w:rsidRPr="006A266D">
        <w:rPr>
          <w:color w:val="000000"/>
          <w:lang w:val="en"/>
        </w:rPr>
        <w:t xml:space="preserve">The </w:t>
      </w:r>
      <w:r w:rsidR="007F2363" w:rsidRPr="006A266D">
        <w:rPr>
          <w:color w:val="000000"/>
          <w:lang w:val="en"/>
        </w:rPr>
        <w:t>assay is conducted in triplicate</w:t>
      </w:r>
      <w:r>
        <w:rPr>
          <w:color w:val="000000"/>
          <w:lang w:val="en"/>
        </w:rPr>
        <w:t>,</w:t>
      </w:r>
      <w:r w:rsidR="007F2363" w:rsidRPr="006A266D">
        <w:rPr>
          <w:color w:val="000000"/>
          <w:lang w:val="en"/>
        </w:rPr>
        <w:t xml:space="preserve"> and each </w:t>
      </w:r>
      <w:r w:rsidR="00693A46" w:rsidRPr="006A266D">
        <w:rPr>
          <w:color w:val="000000"/>
          <w:lang w:val="en"/>
        </w:rPr>
        <w:t>reaction mixture contain</w:t>
      </w:r>
      <w:r w:rsidR="007F2363" w:rsidRPr="006A266D">
        <w:rPr>
          <w:color w:val="000000"/>
          <w:lang w:val="en"/>
        </w:rPr>
        <w:t>s</w:t>
      </w:r>
      <w:r w:rsidR="00693A46" w:rsidRPr="006A266D">
        <w:rPr>
          <w:color w:val="000000"/>
          <w:lang w:val="en"/>
        </w:rPr>
        <w:t xml:space="preserve"> 750,000 cells, 1.35 mg/</w:t>
      </w:r>
      <w:r w:rsidR="002F61A0" w:rsidRPr="006A266D">
        <w:rPr>
          <w:color w:val="000000"/>
          <w:lang w:val="en"/>
        </w:rPr>
        <w:t>mL</w:t>
      </w:r>
      <w:r w:rsidR="00693A46" w:rsidRPr="006A266D">
        <w:rPr>
          <w:color w:val="000000"/>
          <w:lang w:val="en"/>
        </w:rPr>
        <w:t xml:space="preserve"> bovine serum albumin (BSA), 100 µM palmitic acid</w:t>
      </w:r>
      <w:r>
        <w:rPr>
          <w:color w:val="000000"/>
          <w:lang w:val="en"/>
        </w:rPr>
        <w:t>,</w:t>
      </w:r>
      <w:r w:rsidR="00693A46" w:rsidRPr="006A266D">
        <w:rPr>
          <w:color w:val="000000"/>
          <w:lang w:val="en"/>
        </w:rPr>
        <w:t xml:space="preserve"> and 0.4 µCi </w:t>
      </w:r>
      <w:r w:rsidR="00D4650E" w:rsidRPr="006A266D">
        <w:t>[1-</w:t>
      </w:r>
      <w:r w:rsidR="00D4650E" w:rsidRPr="006A266D">
        <w:rPr>
          <w:vertAlign w:val="superscript"/>
        </w:rPr>
        <w:t>14</w:t>
      </w:r>
      <w:proofErr w:type="gramStart"/>
      <w:r w:rsidR="00D4650E" w:rsidRPr="006A266D">
        <w:t>C]palmitic</w:t>
      </w:r>
      <w:proofErr w:type="gramEnd"/>
      <w:r w:rsidR="00D4650E" w:rsidRPr="006A266D">
        <w:t xml:space="preserve"> acid</w:t>
      </w:r>
      <w:r w:rsidR="00693A46" w:rsidRPr="006A266D">
        <w:rPr>
          <w:color w:val="000000"/>
          <w:lang w:val="en"/>
        </w:rPr>
        <w:t xml:space="preserve"> in a final volume of 2 </w:t>
      </w:r>
      <w:proofErr w:type="spellStart"/>
      <w:r w:rsidR="002F61A0" w:rsidRPr="006A266D">
        <w:rPr>
          <w:color w:val="000000"/>
          <w:lang w:val="en"/>
        </w:rPr>
        <w:t>mL</w:t>
      </w:r>
      <w:r w:rsidR="00693A46" w:rsidRPr="006A266D">
        <w:rPr>
          <w:color w:val="000000"/>
          <w:lang w:val="en"/>
        </w:rPr>
        <w:t>.</w:t>
      </w:r>
      <w:proofErr w:type="spellEnd"/>
      <w:r w:rsidR="00693A46" w:rsidRPr="006A266D">
        <w:rPr>
          <w:color w:val="000000"/>
          <w:lang w:val="en"/>
        </w:rPr>
        <w:t xml:space="preserve"> </w:t>
      </w:r>
    </w:p>
    <w:p w14:paraId="6EBF2A08" w14:textId="77777777" w:rsidR="005C1402" w:rsidRPr="006A266D" w:rsidRDefault="005C1402" w:rsidP="005C1402">
      <w:pPr>
        <w:pBdr>
          <w:top w:val="nil"/>
          <w:left w:val="nil"/>
          <w:bottom w:val="nil"/>
          <w:right w:val="nil"/>
          <w:between w:val="nil"/>
        </w:pBdr>
        <w:rPr>
          <w:color w:val="000000"/>
          <w:lang w:val="en"/>
        </w:rPr>
      </w:pPr>
    </w:p>
    <w:p w14:paraId="158D592E" w14:textId="280FD39C" w:rsidR="00693A46" w:rsidRPr="006A266D" w:rsidRDefault="00693A46" w:rsidP="005C1402">
      <w:pPr>
        <w:pBdr>
          <w:top w:val="nil"/>
          <w:left w:val="nil"/>
          <w:bottom w:val="nil"/>
          <w:right w:val="nil"/>
          <w:between w:val="nil"/>
        </w:pBdr>
        <w:rPr>
          <w:color w:val="000000"/>
          <w:lang w:val="en"/>
        </w:rPr>
      </w:pPr>
      <w:r w:rsidRPr="006A266D">
        <w:rPr>
          <w:bCs/>
          <w:color w:val="000000"/>
          <w:lang w:val="en"/>
        </w:rPr>
        <w:t>CAUTION:</w:t>
      </w:r>
      <w:r w:rsidRPr="006A266D">
        <w:rPr>
          <w:color w:val="000000"/>
          <w:lang w:val="en"/>
        </w:rPr>
        <w:t xml:space="preserve"> Radioactive compounds are hazardous. </w:t>
      </w:r>
      <w:r w:rsidR="00B1685E" w:rsidRPr="006A266D">
        <w:rPr>
          <w:color w:val="000000"/>
          <w:lang w:val="en"/>
        </w:rPr>
        <w:t>P</w:t>
      </w:r>
      <w:r w:rsidRPr="006A266D">
        <w:rPr>
          <w:color w:val="000000"/>
          <w:lang w:val="en"/>
        </w:rPr>
        <w:t>urchase, handl</w:t>
      </w:r>
      <w:r w:rsidR="00B1685E" w:rsidRPr="006A266D">
        <w:rPr>
          <w:color w:val="000000"/>
          <w:lang w:val="en"/>
        </w:rPr>
        <w:t>e</w:t>
      </w:r>
      <w:r w:rsidRPr="006A266D">
        <w:rPr>
          <w:color w:val="000000"/>
          <w:lang w:val="en"/>
        </w:rPr>
        <w:t>, stor</w:t>
      </w:r>
      <w:r w:rsidR="00B1685E" w:rsidRPr="006A266D">
        <w:rPr>
          <w:color w:val="000000"/>
          <w:lang w:val="en"/>
        </w:rPr>
        <w:t>e</w:t>
      </w:r>
      <w:r w:rsidRPr="006A266D">
        <w:rPr>
          <w:color w:val="000000"/>
          <w:lang w:val="en"/>
        </w:rPr>
        <w:t>, and dispos</w:t>
      </w:r>
      <w:r w:rsidR="00B1685E" w:rsidRPr="006A266D">
        <w:rPr>
          <w:color w:val="000000"/>
          <w:lang w:val="en"/>
        </w:rPr>
        <w:t>e</w:t>
      </w:r>
      <w:r w:rsidRPr="006A266D">
        <w:rPr>
          <w:color w:val="000000"/>
          <w:lang w:val="en"/>
        </w:rPr>
        <w:t xml:space="preserve"> of radioactive material in accordance with</w:t>
      </w:r>
      <w:r w:rsidR="006A266D">
        <w:rPr>
          <w:color w:val="000000"/>
          <w:lang w:val="en"/>
        </w:rPr>
        <w:t xml:space="preserve"> </w:t>
      </w:r>
      <w:r w:rsidRPr="006A266D">
        <w:rPr>
          <w:color w:val="000000"/>
          <w:lang w:val="en"/>
        </w:rPr>
        <w:t>Institutional, State, and Federal regulations.</w:t>
      </w:r>
    </w:p>
    <w:p w14:paraId="6AA2EDC9" w14:textId="77777777" w:rsidR="00693A46" w:rsidRPr="006A266D" w:rsidRDefault="00693A46" w:rsidP="00693A46">
      <w:pPr>
        <w:pStyle w:val="ListParagraph"/>
        <w:pBdr>
          <w:top w:val="nil"/>
          <w:left w:val="nil"/>
          <w:bottom w:val="nil"/>
          <w:right w:val="nil"/>
          <w:between w:val="nil"/>
        </w:pBdr>
        <w:ind w:left="450"/>
        <w:rPr>
          <w:bCs/>
          <w:color w:val="000000"/>
          <w:lang w:val="en"/>
        </w:rPr>
      </w:pPr>
    </w:p>
    <w:p w14:paraId="07891B14" w14:textId="24588E94" w:rsidR="00693A46" w:rsidRPr="006A266D" w:rsidRDefault="00693A46" w:rsidP="005C1402">
      <w:pPr>
        <w:pStyle w:val="ListParagraph"/>
        <w:numPr>
          <w:ilvl w:val="1"/>
          <w:numId w:val="22"/>
        </w:numPr>
        <w:pBdr>
          <w:top w:val="nil"/>
          <w:left w:val="nil"/>
          <w:bottom w:val="nil"/>
          <w:right w:val="nil"/>
          <w:between w:val="nil"/>
        </w:pBdr>
        <w:ind w:left="0" w:firstLine="0"/>
        <w:rPr>
          <w:bCs/>
          <w:color w:val="000000"/>
        </w:rPr>
      </w:pPr>
      <w:r w:rsidRPr="006A266D">
        <w:rPr>
          <w:bCs/>
          <w:color w:val="000000"/>
          <w:highlight w:val="yellow"/>
        </w:rPr>
        <w:t>Preparation</w:t>
      </w:r>
    </w:p>
    <w:p w14:paraId="704DDA3D" w14:textId="77777777" w:rsidR="00531BA8" w:rsidRPr="006A266D" w:rsidRDefault="00531BA8" w:rsidP="00693A46">
      <w:pPr>
        <w:pStyle w:val="ListParagraph"/>
        <w:pBdr>
          <w:top w:val="nil"/>
          <w:left w:val="nil"/>
          <w:bottom w:val="nil"/>
          <w:right w:val="nil"/>
          <w:between w:val="nil"/>
        </w:pBdr>
        <w:ind w:left="0"/>
        <w:rPr>
          <w:color w:val="000000"/>
        </w:rPr>
      </w:pPr>
    </w:p>
    <w:p w14:paraId="67F00778" w14:textId="773512CB" w:rsidR="002652AD" w:rsidRPr="006A266D" w:rsidRDefault="00693A46" w:rsidP="005C1402">
      <w:pPr>
        <w:pStyle w:val="ListParagraph"/>
        <w:numPr>
          <w:ilvl w:val="2"/>
          <w:numId w:val="20"/>
        </w:numPr>
        <w:pBdr>
          <w:top w:val="nil"/>
          <w:left w:val="nil"/>
          <w:bottom w:val="nil"/>
          <w:right w:val="nil"/>
          <w:between w:val="nil"/>
        </w:pBdr>
        <w:ind w:left="0" w:firstLine="0"/>
        <w:rPr>
          <w:color w:val="000000"/>
        </w:rPr>
      </w:pPr>
      <w:r w:rsidRPr="006A266D">
        <w:rPr>
          <w:color w:val="000000"/>
        </w:rPr>
        <w:t xml:space="preserve">In the days before the assay, prepare </w:t>
      </w:r>
      <w:r w:rsidR="00A73F8D" w:rsidRPr="006A266D">
        <w:rPr>
          <w:color w:val="000000"/>
        </w:rPr>
        <w:t xml:space="preserve">the </w:t>
      </w:r>
      <w:r w:rsidRPr="006A266D">
        <w:rPr>
          <w:color w:val="000000"/>
        </w:rPr>
        <w:t xml:space="preserve">palmitic acid </w:t>
      </w:r>
      <w:r w:rsidR="00A73F8D" w:rsidRPr="006A266D">
        <w:rPr>
          <w:color w:val="000000"/>
        </w:rPr>
        <w:t>and BSA solutions (</w:t>
      </w:r>
      <w:r w:rsidR="00A73F8D" w:rsidRPr="006A266D">
        <w:rPr>
          <w:b/>
          <w:color w:val="000000"/>
        </w:rPr>
        <w:t>Table 1</w:t>
      </w:r>
      <w:r w:rsidR="00A73F8D" w:rsidRPr="006A266D">
        <w:rPr>
          <w:color w:val="000000"/>
        </w:rPr>
        <w:t xml:space="preserve">) and store them at </w:t>
      </w:r>
      <w:r w:rsidRPr="006A266D">
        <w:rPr>
          <w:color w:val="000000"/>
        </w:rPr>
        <w:t>-20 °C.</w:t>
      </w:r>
      <w:r w:rsidR="002652AD" w:rsidRPr="006A266D">
        <w:rPr>
          <w:color w:val="000000"/>
        </w:rPr>
        <w:t xml:space="preserve"> </w:t>
      </w:r>
    </w:p>
    <w:p w14:paraId="4A1EE610" w14:textId="77777777" w:rsidR="002652AD" w:rsidRPr="006A266D" w:rsidRDefault="002652AD" w:rsidP="005C1402">
      <w:pPr>
        <w:pStyle w:val="ListParagraph"/>
        <w:pBdr>
          <w:top w:val="nil"/>
          <w:left w:val="nil"/>
          <w:bottom w:val="nil"/>
          <w:right w:val="nil"/>
          <w:between w:val="nil"/>
        </w:pBdr>
        <w:ind w:left="0"/>
        <w:rPr>
          <w:color w:val="000000"/>
        </w:rPr>
      </w:pPr>
    </w:p>
    <w:p w14:paraId="0D9BDF2A" w14:textId="704DC987" w:rsidR="00693A46" w:rsidRPr="006A266D" w:rsidRDefault="006A266D" w:rsidP="005C1402">
      <w:pPr>
        <w:pStyle w:val="ListParagraph"/>
        <w:numPr>
          <w:ilvl w:val="2"/>
          <w:numId w:val="20"/>
        </w:numPr>
        <w:pBdr>
          <w:top w:val="nil"/>
          <w:left w:val="nil"/>
          <w:bottom w:val="nil"/>
          <w:right w:val="nil"/>
          <w:between w:val="nil"/>
        </w:pBdr>
        <w:ind w:left="0" w:firstLine="0"/>
        <w:rPr>
          <w:color w:val="000000"/>
        </w:rPr>
      </w:pPr>
      <w:r>
        <w:rPr>
          <w:color w:val="000000"/>
        </w:rPr>
        <w:t>On t</w:t>
      </w:r>
      <w:r w:rsidR="002652AD" w:rsidRPr="006A266D">
        <w:rPr>
          <w:color w:val="000000"/>
        </w:rPr>
        <w:t>he day of the assay</w:t>
      </w:r>
      <w:r>
        <w:rPr>
          <w:color w:val="000000"/>
        </w:rPr>
        <w:t>,</w:t>
      </w:r>
      <w:r w:rsidR="002652AD" w:rsidRPr="006A266D">
        <w:rPr>
          <w:color w:val="000000"/>
        </w:rPr>
        <w:t xml:space="preserve"> </w:t>
      </w:r>
      <w:r w:rsidR="002652AD" w:rsidRPr="00925E99">
        <w:t>complete steps 2.1.3</w:t>
      </w:r>
      <w:r w:rsidR="009D30C9" w:rsidRPr="00925E99">
        <w:t>–</w:t>
      </w:r>
      <w:r w:rsidR="002652AD" w:rsidRPr="00925E99">
        <w:t>2.</w:t>
      </w:r>
      <w:r w:rsidR="00E15938" w:rsidRPr="00925E99">
        <w:t>1.</w:t>
      </w:r>
      <w:r w:rsidR="009D30C9" w:rsidRPr="00925E99">
        <w:t>9</w:t>
      </w:r>
      <w:r w:rsidR="002652AD" w:rsidRPr="00925E99">
        <w:t xml:space="preserve"> before starting </w:t>
      </w:r>
      <w:r w:rsidR="002652AD" w:rsidRPr="006A266D">
        <w:rPr>
          <w:color w:val="000000"/>
        </w:rPr>
        <w:t>the liver perfusion.</w:t>
      </w:r>
    </w:p>
    <w:p w14:paraId="2FCCFDD7" w14:textId="77777777" w:rsidR="00693A46" w:rsidRPr="006A266D" w:rsidRDefault="00693A46" w:rsidP="005C1402">
      <w:pPr>
        <w:pStyle w:val="ListParagraph"/>
        <w:pBdr>
          <w:top w:val="nil"/>
          <w:left w:val="nil"/>
          <w:bottom w:val="nil"/>
          <w:right w:val="nil"/>
          <w:between w:val="nil"/>
        </w:pBdr>
        <w:ind w:left="0"/>
        <w:rPr>
          <w:color w:val="000000"/>
        </w:rPr>
      </w:pPr>
    </w:p>
    <w:p w14:paraId="4FBB312E" w14:textId="3284C681" w:rsidR="009D30C9" w:rsidRDefault="00761C53"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T</w:t>
      </w:r>
      <w:r w:rsidR="00693A46" w:rsidRPr="006A266D">
        <w:rPr>
          <w:color w:val="000000"/>
          <w:highlight w:val="yellow"/>
        </w:rPr>
        <w:t xml:space="preserve">haw the palmitic acid and BSA solutions. </w:t>
      </w:r>
      <w:r w:rsidR="009D30C9">
        <w:rPr>
          <w:color w:val="000000"/>
          <w:highlight w:val="yellow"/>
        </w:rPr>
        <w:t>Prepare t</w:t>
      </w:r>
      <w:r w:rsidR="00C158EA" w:rsidRPr="006A266D">
        <w:rPr>
          <w:color w:val="000000"/>
          <w:highlight w:val="yellow"/>
        </w:rPr>
        <w:t>he substrate mixture for multiple reactions</w:t>
      </w:r>
      <w:r w:rsidR="00023F33">
        <w:rPr>
          <w:color w:val="000000"/>
          <w:highlight w:val="yellow"/>
        </w:rPr>
        <w:t xml:space="preserve"> </w:t>
      </w:r>
      <w:r w:rsidR="00023F33" w:rsidRPr="009D30C9">
        <w:rPr>
          <w:color w:val="000000"/>
          <w:highlight w:val="yellow"/>
        </w:rPr>
        <w:t>plus a 2</w:t>
      </w:r>
      <w:r w:rsidR="001E4A03" w:rsidRPr="009D30C9">
        <w:rPr>
          <w:color w:val="000000"/>
          <w:highlight w:val="yellow"/>
        </w:rPr>
        <w:t>0</w:t>
      </w:r>
      <w:r w:rsidR="009D30C9" w:rsidRPr="009D30C9">
        <w:rPr>
          <w:color w:val="000000"/>
          <w:highlight w:val="yellow"/>
        </w:rPr>
        <w:t>%–</w:t>
      </w:r>
      <w:r w:rsidR="00023F33" w:rsidRPr="009D30C9">
        <w:rPr>
          <w:color w:val="000000"/>
          <w:highlight w:val="yellow"/>
        </w:rPr>
        <w:t>30% excess</w:t>
      </w:r>
      <w:r w:rsidR="00C158EA" w:rsidRPr="009D30C9">
        <w:rPr>
          <w:color w:val="000000"/>
          <w:highlight w:val="yellow"/>
        </w:rPr>
        <w:t>,</w:t>
      </w:r>
      <w:r w:rsidR="00C158EA" w:rsidRPr="006A266D">
        <w:rPr>
          <w:color w:val="000000"/>
          <w:highlight w:val="yellow"/>
        </w:rPr>
        <w:t xml:space="preserve"> with a typical </w:t>
      </w:r>
      <w:r w:rsidR="00997C4D" w:rsidRPr="006A266D">
        <w:rPr>
          <w:color w:val="000000"/>
          <w:highlight w:val="yellow"/>
        </w:rPr>
        <w:t xml:space="preserve">assay </w:t>
      </w:r>
      <w:r w:rsidR="00C158EA" w:rsidRPr="006A266D">
        <w:rPr>
          <w:color w:val="000000"/>
          <w:highlight w:val="yellow"/>
        </w:rPr>
        <w:t xml:space="preserve">setup shown in </w:t>
      </w:r>
      <w:r w:rsidR="00C158EA" w:rsidRPr="006A266D">
        <w:rPr>
          <w:b/>
          <w:color w:val="000000"/>
          <w:highlight w:val="yellow"/>
        </w:rPr>
        <w:t>Table 2</w:t>
      </w:r>
      <w:r w:rsidR="00C158EA" w:rsidRPr="006A266D">
        <w:rPr>
          <w:color w:val="000000"/>
          <w:highlight w:val="yellow"/>
        </w:rPr>
        <w:t>.</w:t>
      </w:r>
      <w:r w:rsidR="00023F33">
        <w:rPr>
          <w:color w:val="000000"/>
          <w:highlight w:val="yellow"/>
        </w:rPr>
        <w:t xml:space="preserve"> </w:t>
      </w:r>
    </w:p>
    <w:p w14:paraId="34135E04" w14:textId="77777777" w:rsidR="009D30C9" w:rsidRPr="009D30C9" w:rsidRDefault="009D30C9" w:rsidP="009D30C9">
      <w:pPr>
        <w:pStyle w:val="ListParagraph"/>
        <w:rPr>
          <w:color w:val="000000"/>
          <w:highlight w:val="yellow"/>
        </w:rPr>
      </w:pPr>
    </w:p>
    <w:p w14:paraId="41AF599D" w14:textId="12FEB039" w:rsidR="006A266D" w:rsidRDefault="003D3AD9"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A</w:t>
      </w:r>
      <w:r w:rsidR="00693A46" w:rsidRPr="006A266D">
        <w:rPr>
          <w:color w:val="000000"/>
          <w:highlight w:val="yellow"/>
        </w:rPr>
        <w:t>liquot 13.5 µ</w:t>
      </w:r>
      <w:r w:rsidR="008B79D9" w:rsidRPr="006A266D">
        <w:rPr>
          <w:color w:val="000000"/>
          <w:highlight w:val="yellow"/>
        </w:rPr>
        <w:t>L</w:t>
      </w:r>
      <w:r w:rsidR="00693A46" w:rsidRPr="006A266D">
        <w:rPr>
          <w:color w:val="000000"/>
          <w:highlight w:val="yellow"/>
        </w:rPr>
        <w:t xml:space="preserve"> of BSA solution </w:t>
      </w:r>
      <w:r w:rsidRPr="006A266D">
        <w:rPr>
          <w:color w:val="000000"/>
          <w:highlight w:val="yellow"/>
        </w:rPr>
        <w:t xml:space="preserve">per reaction </w:t>
      </w:r>
      <w:r w:rsidR="00693A46" w:rsidRPr="006A266D">
        <w:rPr>
          <w:color w:val="000000"/>
          <w:highlight w:val="yellow"/>
        </w:rPr>
        <w:t>in a mic</w:t>
      </w:r>
      <w:r w:rsidR="00AD7F6C" w:rsidRPr="006A266D">
        <w:rPr>
          <w:color w:val="000000"/>
          <w:highlight w:val="yellow"/>
        </w:rPr>
        <w:t>rocentrifuge tube and warm to 41</w:t>
      </w:r>
      <w:r w:rsidR="00693A46" w:rsidRPr="006A266D">
        <w:rPr>
          <w:color w:val="000000"/>
          <w:highlight w:val="yellow"/>
        </w:rPr>
        <w:t xml:space="preserve"> °C, then add 1 µ</w:t>
      </w:r>
      <w:r w:rsidR="008B79D9" w:rsidRPr="006A266D">
        <w:rPr>
          <w:color w:val="000000"/>
          <w:highlight w:val="yellow"/>
        </w:rPr>
        <w:t>L</w:t>
      </w:r>
      <w:r w:rsidR="00693A46" w:rsidRPr="006A266D">
        <w:rPr>
          <w:color w:val="000000"/>
          <w:highlight w:val="yellow"/>
        </w:rPr>
        <w:t xml:space="preserve"> of the 200 mM palmitic acid solution</w:t>
      </w:r>
      <w:r w:rsidRPr="006A266D">
        <w:rPr>
          <w:color w:val="000000"/>
          <w:highlight w:val="yellow"/>
        </w:rPr>
        <w:t xml:space="preserve"> </w:t>
      </w:r>
      <w:r w:rsidR="00693A46" w:rsidRPr="006A266D">
        <w:rPr>
          <w:color w:val="000000"/>
          <w:highlight w:val="yellow"/>
        </w:rPr>
        <w:t>(BSA:</w:t>
      </w:r>
      <w:r w:rsidR="006A266D">
        <w:rPr>
          <w:color w:val="000000"/>
          <w:highlight w:val="yellow"/>
        </w:rPr>
        <w:t xml:space="preserve"> </w:t>
      </w:r>
      <w:r w:rsidR="00693A46" w:rsidRPr="006A266D">
        <w:rPr>
          <w:color w:val="000000"/>
          <w:highlight w:val="yellow"/>
        </w:rPr>
        <w:t>palmitic acid molar ratio = 1:5)</w:t>
      </w:r>
      <w:r w:rsidRPr="006A266D">
        <w:rPr>
          <w:color w:val="000000"/>
          <w:highlight w:val="yellow"/>
        </w:rPr>
        <w:t xml:space="preserve"> per reaction</w:t>
      </w:r>
      <w:r w:rsidR="00693A46" w:rsidRPr="006A266D">
        <w:rPr>
          <w:color w:val="000000"/>
          <w:highlight w:val="yellow"/>
        </w:rPr>
        <w:t xml:space="preserve">. </w:t>
      </w:r>
    </w:p>
    <w:p w14:paraId="4A06CF6E" w14:textId="77777777" w:rsidR="006A266D" w:rsidRPr="006A266D" w:rsidRDefault="006A266D" w:rsidP="006A266D">
      <w:pPr>
        <w:pStyle w:val="ListParagraph"/>
        <w:rPr>
          <w:color w:val="000000"/>
          <w:highlight w:val="yellow"/>
        </w:rPr>
      </w:pPr>
    </w:p>
    <w:p w14:paraId="44E29877" w14:textId="77777777" w:rsidR="006A266D" w:rsidRDefault="00693A46"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Vort</w:t>
      </w:r>
      <w:r w:rsidR="00AD7F6C" w:rsidRPr="006A266D">
        <w:rPr>
          <w:color w:val="000000"/>
          <w:highlight w:val="yellow"/>
        </w:rPr>
        <w:t>ex vigorously and incubate at 41</w:t>
      </w:r>
      <w:r w:rsidRPr="006A266D">
        <w:rPr>
          <w:color w:val="000000"/>
          <w:highlight w:val="yellow"/>
        </w:rPr>
        <w:t xml:space="preserve"> °C</w:t>
      </w:r>
      <w:r w:rsidR="009B3D59" w:rsidRPr="006A266D">
        <w:rPr>
          <w:color w:val="000000"/>
          <w:highlight w:val="yellow"/>
        </w:rPr>
        <w:t xml:space="preserve"> to facilitate the </w:t>
      </w:r>
      <w:r w:rsidR="00495668" w:rsidRPr="006A266D">
        <w:rPr>
          <w:color w:val="000000"/>
          <w:highlight w:val="yellow"/>
        </w:rPr>
        <w:t>formation of the soluble palmitic acid:</w:t>
      </w:r>
      <w:r w:rsidR="006A266D">
        <w:rPr>
          <w:color w:val="000000"/>
          <w:highlight w:val="yellow"/>
        </w:rPr>
        <w:t xml:space="preserve"> </w:t>
      </w:r>
      <w:r w:rsidR="00495668" w:rsidRPr="006A266D">
        <w:rPr>
          <w:color w:val="000000"/>
          <w:highlight w:val="yellow"/>
        </w:rPr>
        <w:t>BSA complex</w:t>
      </w:r>
      <w:r w:rsidRPr="006A266D">
        <w:rPr>
          <w:color w:val="000000"/>
          <w:highlight w:val="yellow"/>
        </w:rPr>
        <w:t xml:space="preserve">. </w:t>
      </w:r>
      <w:r w:rsidR="005C69AC" w:rsidRPr="006A266D">
        <w:rPr>
          <w:color w:val="000000"/>
          <w:highlight w:val="yellow"/>
        </w:rPr>
        <w:t>Vortex occasionally during the incubation</w:t>
      </w:r>
      <w:r w:rsidR="00667836" w:rsidRPr="006A266D">
        <w:rPr>
          <w:color w:val="000000"/>
          <w:highlight w:val="yellow"/>
        </w:rPr>
        <w:t xml:space="preserve"> period</w:t>
      </w:r>
      <w:r w:rsidR="005C69AC" w:rsidRPr="006A266D">
        <w:rPr>
          <w:color w:val="000000"/>
          <w:highlight w:val="yellow"/>
        </w:rPr>
        <w:t xml:space="preserve">. </w:t>
      </w:r>
    </w:p>
    <w:p w14:paraId="60DE7E58" w14:textId="77777777" w:rsidR="006A266D" w:rsidRPr="006A266D" w:rsidRDefault="006A266D" w:rsidP="006A266D">
      <w:pPr>
        <w:pStyle w:val="ListParagraph"/>
        <w:rPr>
          <w:color w:val="000000"/>
          <w:highlight w:val="yellow"/>
        </w:rPr>
      </w:pPr>
    </w:p>
    <w:p w14:paraId="7F399DFE" w14:textId="3809802D" w:rsidR="00693A46" w:rsidRPr="006A266D" w:rsidRDefault="00693A46"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The mixture will initially appear cloudy but will clarify completely after</w:t>
      </w:r>
      <w:r w:rsidR="00AD7F6C" w:rsidRPr="006A266D">
        <w:rPr>
          <w:color w:val="000000"/>
          <w:highlight w:val="yellow"/>
        </w:rPr>
        <w:t xml:space="preserve"> 20</w:t>
      </w:r>
      <w:r w:rsidR="006A266D" w:rsidRPr="006A266D">
        <w:rPr>
          <w:color w:val="000000"/>
          <w:highlight w:val="yellow"/>
        </w:rPr>
        <w:t>–</w:t>
      </w:r>
      <w:r w:rsidR="00AD7F6C" w:rsidRPr="006A266D">
        <w:rPr>
          <w:color w:val="000000"/>
          <w:highlight w:val="yellow"/>
        </w:rPr>
        <w:t>30 min of incubation at 41</w:t>
      </w:r>
      <w:r w:rsidR="00632C98" w:rsidRPr="006A266D">
        <w:rPr>
          <w:color w:val="000000"/>
          <w:highlight w:val="yellow"/>
        </w:rPr>
        <w:t xml:space="preserve"> °C</w:t>
      </w:r>
      <w:r w:rsidRPr="006A266D">
        <w:rPr>
          <w:color w:val="000000"/>
          <w:highlight w:val="yellow"/>
        </w:rPr>
        <w:t xml:space="preserve">. </w:t>
      </w:r>
      <w:r w:rsidR="00F1789A" w:rsidRPr="006A266D">
        <w:rPr>
          <w:color w:val="000000"/>
          <w:highlight w:val="yellow"/>
        </w:rPr>
        <w:t>Keep it at 41 °C until ready to start the reactions</w:t>
      </w:r>
      <w:r w:rsidR="00AF52F9" w:rsidRPr="006A266D">
        <w:rPr>
          <w:color w:val="000000"/>
          <w:highlight w:val="yellow"/>
        </w:rPr>
        <w:t>.</w:t>
      </w:r>
    </w:p>
    <w:p w14:paraId="1B7FF53E" w14:textId="77777777" w:rsidR="006A266D" w:rsidRPr="006A266D" w:rsidRDefault="006A266D" w:rsidP="006A266D">
      <w:pPr>
        <w:pStyle w:val="ListParagraph"/>
        <w:pBdr>
          <w:top w:val="nil"/>
          <w:left w:val="nil"/>
          <w:bottom w:val="nil"/>
          <w:right w:val="nil"/>
          <w:between w:val="nil"/>
        </w:pBdr>
        <w:ind w:left="0"/>
        <w:rPr>
          <w:color w:val="000000"/>
        </w:rPr>
      </w:pPr>
    </w:p>
    <w:p w14:paraId="2B0B04AC" w14:textId="451CD2CF" w:rsidR="00D73F24" w:rsidRPr="006A266D" w:rsidRDefault="00D73F24" w:rsidP="005C1402">
      <w:pPr>
        <w:pStyle w:val="ListParagraph"/>
        <w:pBdr>
          <w:top w:val="nil"/>
          <w:left w:val="nil"/>
          <w:bottom w:val="nil"/>
          <w:right w:val="nil"/>
          <w:between w:val="nil"/>
        </w:pBdr>
        <w:ind w:left="0"/>
        <w:rPr>
          <w:color w:val="000000"/>
        </w:rPr>
      </w:pPr>
      <w:r w:rsidRPr="006A266D">
        <w:rPr>
          <w:bCs/>
          <w:color w:val="000000"/>
        </w:rPr>
        <w:t>NOTE:</w:t>
      </w:r>
      <w:r w:rsidRPr="006A266D">
        <w:rPr>
          <w:color w:val="000000"/>
        </w:rPr>
        <w:t xml:space="preserve"> It is preferable to dispense solutions prepared using organic solvents, such the radioactive and non-radioactive palmitic acid solutions, with a positive displacement pipette and appropriate </w:t>
      </w:r>
      <w:r w:rsidR="005532B8" w:rsidRPr="006A266D">
        <w:rPr>
          <w:color w:val="000000"/>
        </w:rPr>
        <w:t>tips</w:t>
      </w:r>
      <w:r w:rsidRPr="006A266D">
        <w:rPr>
          <w:color w:val="000000"/>
        </w:rPr>
        <w:t>.</w:t>
      </w:r>
    </w:p>
    <w:p w14:paraId="173D61B2" w14:textId="77777777" w:rsidR="006966E7" w:rsidRPr="006A266D" w:rsidRDefault="006966E7" w:rsidP="005C1402">
      <w:pPr>
        <w:pStyle w:val="ListParagraph"/>
        <w:pBdr>
          <w:top w:val="nil"/>
          <w:left w:val="nil"/>
          <w:bottom w:val="nil"/>
          <w:right w:val="nil"/>
          <w:between w:val="nil"/>
        </w:pBdr>
        <w:ind w:left="0"/>
        <w:rPr>
          <w:color w:val="000000"/>
          <w:highlight w:val="yellow"/>
        </w:rPr>
      </w:pPr>
    </w:p>
    <w:p w14:paraId="61306AF4" w14:textId="38CC3B55" w:rsidR="00761C53" w:rsidRDefault="00761C53"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Aliquot 133 µL of 1 M perchloric acid in 1.5 mL microcentrifuge tubes to stop the reactions.</w:t>
      </w:r>
    </w:p>
    <w:p w14:paraId="0E0D02A6" w14:textId="77777777" w:rsidR="006A266D" w:rsidRPr="006A266D" w:rsidRDefault="006A266D" w:rsidP="006A266D">
      <w:pPr>
        <w:pStyle w:val="ListParagraph"/>
        <w:pBdr>
          <w:top w:val="nil"/>
          <w:left w:val="nil"/>
          <w:bottom w:val="nil"/>
          <w:right w:val="nil"/>
          <w:between w:val="nil"/>
        </w:pBdr>
        <w:ind w:left="0"/>
        <w:rPr>
          <w:color w:val="000000"/>
        </w:rPr>
      </w:pPr>
    </w:p>
    <w:p w14:paraId="1983EDD5" w14:textId="3EC27018" w:rsidR="00761C53" w:rsidRPr="006A266D" w:rsidRDefault="00761C53" w:rsidP="005C1402">
      <w:pPr>
        <w:pBdr>
          <w:top w:val="nil"/>
          <w:left w:val="nil"/>
          <w:bottom w:val="nil"/>
          <w:right w:val="nil"/>
          <w:between w:val="nil"/>
        </w:pBdr>
        <w:rPr>
          <w:color w:val="000000"/>
        </w:rPr>
      </w:pPr>
      <w:r w:rsidRPr="006A266D">
        <w:rPr>
          <w:bCs/>
          <w:color w:val="000000"/>
        </w:rPr>
        <w:t>CAUTION:</w:t>
      </w:r>
      <w:r w:rsidRPr="006A266D">
        <w:rPr>
          <w:color w:val="000000"/>
        </w:rPr>
        <w:t xml:space="preserve"> Perchloric acid is a strong acid and a strong oxidant. Appropriate protective gear is required for handling this compound.</w:t>
      </w:r>
    </w:p>
    <w:p w14:paraId="4453203C" w14:textId="77777777" w:rsidR="00761C53" w:rsidRPr="006A266D" w:rsidRDefault="00761C53" w:rsidP="005C1402">
      <w:pPr>
        <w:pBdr>
          <w:top w:val="nil"/>
          <w:left w:val="nil"/>
          <w:bottom w:val="nil"/>
          <w:right w:val="nil"/>
          <w:between w:val="nil"/>
        </w:pBdr>
        <w:rPr>
          <w:color w:val="000000"/>
          <w:highlight w:val="yellow"/>
        </w:rPr>
      </w:pPr>
    </w:p>
    <w:p w14:paraId="1EB5F71D" w14:textId="3AEDC2FD" w:rsidR="00693A46" w:rsidRPr="006A266D" w:rsidRDefault="00993E1F"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Aliquot 485</w:t>
      </w:r>
      <w:r w:rsidR="00B1685E" w:rsidRPr="006A266D">
        <w:rPr>
          <w:color w:val="000000"/>
          <w:highlight w:val="yellow"/>
        </w:rPr>
        <w:t>.5</w:t>
      </w:r>
      <w:r w:rsidR="00B863F8" w:rsidRPr="006A266D">
        <w:rPr>
          <w:color w:val="000000"/>
          <w:highlight w:val="yellow"/>
        </w:rPr>
        <w:t xml:space="preserve"> µL</w:t>
      </w:r>
      <w:r w:rsidRPr="006A266D">
        <w:rPr>
          <w:color w:val="000000"/>
          <w:highlight w:val="yellow"/>
        </w:rPr>
        <w:t xml:space="preserve"> of M199 per reaction into a tube and keep</w:t>
      </w:r>
      <w:r w:rsidR="006A266D">
        <w:rPr>
          <w:color w:val="000000"/>
          <w:highlight w:val="yellow"/>
        </w:rPr>
        <w:t xml:space="preserve"> it</w:t>
      </w:r>
      <w:r w:rsidRPr="006A266D">
        <w:rPr>
          <w:color w:val="000000"/>
          <w:highlight w:val="yellow"/>
        </w:rPr>
        <w:t xml:space="preserve"> at 37 °C</w:t>
      </w:r>
      <w:r w:rsidR="006A266D">
        <w:rPr>
          <w:color w:val="000000"/>
          <w:highlight w:val="yellow"/>
        </w:rPr>
        <w:t xml:space="preserve"> </w:t>
      </w:r>
      <w:r w:rsidR="003D0749" w:rsidRPr="006A266D">
        <w:rPr>
          <w:color w:val="000000"/>
          <w:highlight w:val="yellow"/>
        </w:rPr>
        <w:t>to dilute the radioactive BSA:</w:t>
      </w:r>
      <w:r w:rsidR="006A266D">
        <w:rPr>
          <w:color w:val="000000"/>
          <w:highlight w:val="yellow"/>
        </w:rPr>
        <w:t xml:space="preserve"> </w:t>
      </w:r>
      <w:r w:rsidR="003D0749" w:rsidRPr="006A266D">
        <w:rPr>
          <w:color w:val="000000"/>
          <w:highlight w:val="yellow"/>
        </w:rPr>
        <w:t>palmitic acid complex</w:t>
      </w:r>
      <w:r w:rsidRPr="006A266D">
        <w:rPr>
          <w:color w:val="000000"/>
          <w:highlight w:val="yellow"/>
        </w:rPr>
        <w:t xml:space="preserve"> </w:t>
      </w:r>
      <w:r w:rsidR="007F1240" w:rsidRPr="006A266D">
        <w:rPr>
          <w:color w:val="000000"/>
          <w:highlight w:val="yellow"/>
        </w:rPr>
        <w:t>prepared at step</w:t>
      </w:r>
      <w:r w:rsidR="009D30C9">
        <w:rPr>
          <w:color w:val="000000"/>
          <w:highlight w:val="yellow"/>
        </w:rPr>
        <w:t>s</w:t>
      </w:r>
      <w:r w:rsidR="007F1240" w:rsidRPr="006A266D">
        <w:rPr>
          <w:color w:val="000000"/>
          <w:highlight w:val="yellow"/>
        </w:rPr>
        <w:t xml:space="preserve"> 2.1.</w:t>
      </w:r>
      <w:r w:rsidR="00761C53" w:rsidRPr="006A266D">
        <w:rPr>
          <w:color w:val="000000"/>
          <w:highlight w:val="yellow"/>
        </w:rPr>
        <w:t>3</w:t>
      </w:r>
      <w:r w:rsidR="009D30C9">
        <w:rPr>
          <w:color w:val="000000"/>
          <w:highlight w:val="yellow"/>
        </w:rPr>
        <w:t>–2.1.4</w:t>
      </w:r>
      <w:r w:rsidR="007F1240" w:rsidRPr="006A266D">
        <w:rPr>
          <w:color w:val="000000"/>
          <w:highlight w:val="yellow"/>
        </w:rPr>
        <w:t xml:space="preserve"> </w:t>
      </w:r>
      <w:r w:rsidRPr="006A266D">
        <w:rPr>
          <w:color w:val="000000"/>
          <w:highlight w:val="yellow"/>
        </w:rPr>
        <w:t>before starting the reactions</w:t>
      </w:r>
      <w:r w:rsidR="00693A46" w:rsidRPr="006A266D">
        <w:rPr>
          <w:color w:val="000000"/>
          <w:highlight w:val="yellow"/>
        </w:rPr>
        <w:t>.</w:t>
      </w:r>
    </w:p>
    <w:p w14:paraId="45D5E1E9" w14:textId="77777777" w:rsidR="00693A46" w:rsidRPr="006A266D" w:rsidRDefault="00693A46" w:rsidP="005C1402">
      <w:pPr>
        <w:pStyle w:val="ListParagraph"/>
        <w:ind w:left="0"/>
        <w:rPr>
          <w:color w:val="000000"/>
          <w:highlight w:val="yellow"/>
        </w:rPr>
      </w:pPr>
    </w:p>
    <w:p w14:paraId="0B61895B" w14:textId="24A9096A" w:rsidR="006A266D" w:rsidRDefault="00F1789A" w:rsidP="005C1402">
      <w:pPr>
        <w:pStyle w:val="ListParagraph"/>
        <w:numPr>
          <w:ilvl w:val="2"/>
          <w:numId w:val="20"/>
        </w:numPr>
        <w:pBdr>
          <w:top w:val="nil"/>
          <w:left w:val="nil"/>
          <w:bottom w:val="nil"/>
          <w:right w:val="nil"/>
          <w:between w:val="nil"/>
        </w:pBdr>
        <w:ind w:left="0" w:firstLine="0"/>
        <w:rPr>
          <w:color w:val="000000"/>
          <w:highlight w:val="yellow"/>
        </w:rPr>
      </w:pPr>
      <w:r w:rsidRPr="006A266D">
        <w:rPr>
          <w:color w:val="000000"/>
          <w:highlight w:val="yellow"/>
        </w:rPr>
        <w:t>Dispense 750 µ</w:t>
      </w:r>
      <w:r w:rsidR="00B863F8" w:rsidRPr="006A266D">
        <w:rPr>
          <w:color w:val="000000"/>
          <w:highlight w:val="yellow"/>
        </w:rPr>
        <w:t>L</w:t>
      </w:r>
      <w:r w:rsidRPr="006A266D">
        <w:rPr>
          <w:color w:val="000000"/>
          <w:highlight w:val="yellow"/>
        </w:rPr>
        <w:t xml:space="preserve"> of M199 in </w:t>
      </w:r>
      <w:r w:rsidR="002D2BA3" w:rsidRPr="006A266D">
        <w:rPr>
          <w:color w:val="000000"/>
          <w:highlight w:val="yellow"/>
        </w:rPr>
        <w:t xml:space="preserve">as many </w:t>
      </w:r>
      <w:r w:rsidRPr="006A266D">
        <w:rPr>
          <w:color w:val="000000"/>
          <w:highlight w:val="yellow"/>
        </w:rPr>
        <w:t>14 mL round-bottom tubes</w:t>
      </w:r>
      <w:r w:rsidR="002D2BA3" w:rsidRPr="006A266D">
        <w:rPr>
          <w:color w:val="000000"/>
          <w:highlight w:val="yellow"/>
        </w:rPr>
        <w:t xml:space="preserve"> as the samples</w:t>
      </w:r>
      <w:r w:rsidR="00667836" w:rsidRPr="006A266D">
        <w:rPr>
          <w:color w:val="000000"/>
          <w:highlight w:val="yellow"/>
        </w:rPr>
        <w:t>.</w:t>
      </w:r>
      <w:r w:rsidRPr="006A266D">
        <w:rPr>
          <w:color w:val="000000"/>
          <w:highlight w:val="yellow"/>
        </w:rPr>
        <w:t xml:space="preserve"> </w:t>
      </w:r>
      <w:r w:rsidR="00667836" w:rsidRPr="006A266D">
        <w:rPr>
          <w:color w:val="000000"/>
          <w:highlight w:val="yellow"/>
        </w:rPr>
        <w:t>If desired, add inhibitors of fatty acid β-oxidation, such as etomoxir, rotenone</w:t>
      </w:r>
      <w:r w:rsidR="00E53F68" w:rsidRPr="006A266D">
        <w:rPr>
          <w:color w:val="000000"/>
          <w:highlight w:val="yellow"/>
        </w:rPr>
        <w:t>,</w:t>
      </w:r>
      <w:r w:rsidR="00667836" w:rsidRPr="006A266D">
        <w:rPr>
          <w:color w:val="000000"/>
          <w:highlight w:val="yellow"/>
        </w:rPr>
        <w:t xml:space="preserve"> and antimycin, including a vehicle control (</w:t>
      </w:r>
      <w:r w:rsidR="00667836" w:rsidRPr="006A266D">
        <w:rPr>
          <w:b/>
          <w:color w:val="000000"/>
          <w:highlight w:val="yellow"/>
        </w:rPr>
        <w:t>Table 2</w:t>
      </w:r>
      <w:r w:rsidR="00667836" w:rsidRPr="006A266D">
        <w:rPr>
          <w:color w:val="000000"/>
          <w:highlight w:val="yellow"/>
        </w:rPr>
        <w:t xml:space="preserve">). </w:t>
      </w:r>
    </w:p>
    <w:p w14:paraId="7EC8BB91" w14:textId="77777777" w:rsidR="006A266D" w:rsidRPr="006A266D" w:rsidRDefault="006A266D" w:rsidP="006A266D">
      <w:pPr>
        <w:pStyle w:val="ListParagraph"/>
        <w:rPr>
          <w:color w:val="000000"/>
          <w:highlight w:val="yellow"/>
        </w:rPr>
      </w:pPr>
    </w:p>
    <w:p w14:paraId="39488156" w14:textId="404148DF" w:rsidR="00693A46" w:rsidRPr="006A266D" w:rsidRDefault="008C39BF" w:rsidP="005C1402">
      <w:pPr>
        <w:pStyle w:val="ListParagraph"/>
        <w:numPr>
          <w:ilvl w:val="2"/>
          <w:numId w:val="20"/>
        </w:numPr>
        <w:pBdr>
          <w:top w:val="nil"/>
          <w:left w:val="nil"/>
          <w:bottom w:val="nil"/>
          <w:right w:val="nil"/>
          <w:between w:val="nil"/>
        </w:pBdr>
        <w:ind w:left="0" w:firstLine="0"/>
        <w:rPr>
          <w:color w:val="000000"/>
          <w:highlight w:val="yellow"/>
        </w:rPr>
      </w:pPr>
      <w:r w:rsidRPr="009D30C9">
        <w:rPr>
          <w:color w:val="000000"/>
          <w:highlight w:val="yellow"/>
        </w:rPr>
        <w:t>During the hepatocyte wash steps,</w:t>
      </w:r>
      <w:r>
        <w:rPr>
          <w:color w:val="000000"/>
          <w:highlight w:val="yellow"/>
        </w:rPr>
        <w:t xml:space="preserve"> 10</w:t>
      </w:r>
      <w:r w:rsidR="009D30C9">
        <w:rPr>
          <w:color w:val="000000"/>
          <w:highlight w:val="yellow"/>
        </w:rPr>
        <w:t>–</w:t>
      </w:r>
      <w:r w:rsidR="00693A46" w:rsidRPr="006A266D">
        <w:rPr>
          <w:color w:val="000000"/>
          <w:highlight w:val="yellow"/>
        </w:rPr>
        <w:t>15 min</w:t>
      </w:r>
      <w:r w:rsidR="00D60ED2" w:rsidRPr="006A266D">
        <w:rPr>
          <w:color w:val="000000"/>
          <w:highlight w:val="yellow"/>
        </w:rPr>
        <w:t xml:space="preserve"> before starting the reactions</w:t>
      </w:r>
      <w:r w:rsidR="00FE34BA" w:rsidRPr="006A266D">
        <w:rPr>
          <w:color w:val="000000"/>
          <w:highlight w:val="yellow"/>
        </w:rPr>
        <w:t>,</w:t>
      </w:r>
      <w:r w:rsidR="00667836" w:rsidRPr="006A266D">
        <w:rPr>
          <w:color w:val="000000"/>
          <w:highlight w:val="yellow"/>
        </w:rPr>
        <w:t xml:space="preserve"> transfer the tubes to </w:t>
      </w:r>
      <w:r w:rsidR="00693A46" w:rsidRPr="006A266D">
        <w:rPr>
          <w:color w:val="000000"/>
          <w:highlight w:val="yellow"/>
        </w:rPr>
        <w:t>a shaking water bath</w:t>
      </w:r>
      <w:r w:rsidR="007F1240" w:rsidRPr="006A266D">
        <w:rPr>
          <w:color w:val="000000"/>
          <w:highlight w:val="yellow"/>
        </w:rPr>
        <w:t xml:space="preserve"> set </w:t>
      </w:r>
      <w:r w:rsidR="00667836" w:rsidRPr="006A266D">
        <w:rPr>
          <w:color w:val="000000"/>
          <w:highlight w:val="yellow"/>
        </w:rPr>
        <w:t>to 37 °C</w:t>
      </w:r>
      <w:r w:rsidR="00B95585" w:rsidRPr="006A266D">
        <w:rPr>
          <w:color w:val="000000"/>
          <w:highlight w:val="yellow"/>
        </w:rPr>
        <w:t xml:space="preserve"> and </w:t>
      </w:r>
      <w:r w:rsidR="00286708" w:rsidRPr="006A266D">
        <w:rPr>
          <w:color w:val="000000"/>
          <w:highlight w:val="yellow"/>
        </w:rPr>
        <w:t xml:space="preserve">shaking at </w:t>
      </w:r>
      <w:r w:rsidR="00B95585" w:rsidRPr="006A266D">
        <w:rPr>
          <w:color w:val="000000"/>
          <w:highlight w:val="yellow"/>
        </w:rPr>
        <w:t>180</w:t>
      </w:r>
      <w:r w:rsidR="006A266D">
        <w:rPr>
          <w:color w:val="000000"/>
          <w:highlight w:val="yellow"/>
        </w:rPr>
        <w:t>–</w:t>
      </w:r>
      <w:r w:rsidR="00B95585" w:rsidRPr="006A266D">
        <w:rPr>
          <w:color w:val="000000"/>
          <w:highlight w:val="yellow"/>
        </w:rPr>
        <w:t>200 rpm</w:t>
      </w:r>
      <w:r w:rsidR="00693A46" w:rsidRPr="006A266D">
        <w:rPr>
          <w:color w:val="000000"/>
          <w:highlight w:val="yellow"/>
        </w:rPr>
        <w:t xml:space="preserve">. </w:t>
      </w:r>
    </w:p>
    <w:p w14:paraId="2D9683FB" w14:textId="77777777" w:rsidR="00693A46" w:rsidRPr="006A266D" w:rsidRDefault="00693A46" w:rsidP="005C1402">
      <w:pPr>
        <w:pStyle w:val="ListParagraph"/>
        <w:ind w:left="0"/>
        <w:rPr>
          <w:color w:val="000000"/>
          <w:highlight w:val="yellow"/>
        </w:rPr>
      </w:pPr>
    </w:p>
    <w:p w14:paraId="0251EF75" w14:textId="7AD0EF81" w:rsidR="00693A46" w:rsidRPr="006A266D" w:rsidRDefault="00693A46" w:rsidP="005C1402">
      <w:pPr>
        <w:pStyle w:val="ListParagraph"/>
        <w:numPr>
          <w:ilvl w:val="1"/>
          <w:numId w:val="22"/>
        </w:numPr>
        <w:pBdr>
          <w:top w:val="nil"/>
          <w:left w:val="nil"/>
          <w:bottom w:val="nil"/>
          <w:right w:val="nil"/>
          <w:between w:val="nil"/>
        </w:pBdr>
        <w:ind w:left="0" w:firstLine="0"/>
        <w:rPr>
          <w:bCs/>
          <w:color w:val="000000"/>
          <w:highlight w:val="yellow"/>
        </w:rPr>
      </w:pPr>
      <w:r w:rsidRPr="006A266D">
        <w:rPr>
          <w:bCs/>
          <w:color w:val="000000"/>
          <w:highlight w:val="yellow"/>
        </w:rPr>
        <w:t>Starting, stopping</w:t>
      </w:r>
      <w:r w:rsidR="006A266D">
        <w:rPr>
          <w:bCs/>
          <w:color w:val="000000"/>
          <w:highlight w:val="yellow"/>
        </w:rPr>
        <w:t>,</w:t>
      </w:r>
      <w:r w:rsidRPr="006A266D">
        <w:rPr>
          <w:bCs/>
          <w:color w:val="000000"/>
          <w:highlight w:val="yellow"/>
        </w:rPr>
        <w:t xml:space="preserve"> and analyzing the fatty acid </w:t>
      </w:r>
      <w:r w:rsidR="003847C6" w:rsidRPr="006A266D">
        <w:rPr>
          <w:bCs/>
          <w:color w:val="000000"/>
          <w:highlight w:val="yellow"/>
        </w:rPr>
        <w:t>β-</w:t>
      </w:r>
      <w:r w:rsidRPr="006A266D">
        <w:rPr>
          <w:bCs/>
          <w:color w:val="000000"/>
          <w:highlight w:val="yellow"/>
        </w:rPr>
        <w:t>oxidation reactions</w:t>
      </w:r>
    </w:p>
    <w:p w14:paraId="1C5C029E" w14:textId="77777777" w:rsidR="00693A46" w:rsidRPr="006A266D" w:rsidRDefault="00693A46" w:rsidP="005C1402">
      <w:pPr>
        <w:pStyle w:val="ListParagraph"/>
        <w:ind w:left="0"/>
        <w:rPr>
          <w:color w:val="000000"/>
          <w:highlight w:val="yellow"/>
        </w:rPr>
      </w:pPr>
    </w:p>
    <w:p w14:paraId="10DD3A33" w14:textId="6849BCEA" w:rsidR="00693A46" w:rsidRPr="006A266D" w:rsidRDefault="00A21B71" w:rsidP="005C1402">
      <w:pPr>
        <w:pStyle w:val="ListParagraph"/>
        <w:numPr>
          <w:ilvl w:val="2"/>
          <w:numId w:val="19"/>
        </w:numPr>
        <w:ind w:left="0" w:firstLine="0"/>
        <w:rPr>
          <w:color w:val="000000"/>
          <w:highlight w:val="yellow"/>
        </w:rPr>
      </w:pPr>
      <w:r w:rsidRPr="006A266D">
        <w:rPr>
          <w:color w:val="000000"/>
          <w:highlight w:val="yellow"/>
        </w:rPr>
        <w:t xml:space="preserve">If the viability </w:t>
      </w:r>
      <w:r w:rsidR="006A266D">
        <w:rPr>
          <w:color w:val="000000"/>
          <w:highlight w:val="yellow"/>
        </w:rPr>
        <w:t xml:space="preserve">of </w:t>
      </w:r>
      <w:r w:rsidRPr="006A266D">
        <w:rPr>
          <w:color w:val="000000"/>
          <w:highlight w:val="yellow"/>
        </w:rPr>
        <w:t>the hepatocytes is acceptable (</w:t>
      </w:r>
      <w:r w:rsidR="003B37E1" w:rsidRPr="006A266D">
        <w:rPr>
          <w:color w:val="000000"/>
          <w:highlight w:val="yellow"/>
        </w:rPr>
        <w:t xml:space="preserve">typically </w:t>
      </w:r>
      <w:r w:rsidR="003B37E1" w:rsidRPr="006A266D">
        <w:rPr>
          <w:color w:val="000000"/>
          <w:highlight w:val="yellow"/>
        </w:rPr>
        <w:sym w:font="Symbol" w:char="F0B3"/>
      </w:r>
      <w:r w:rsidR="003B37E1" w:rsidRPr="006A266D">
        <w:rPr>
          <w:color w:val="000000"/>
          <w:highlight w:val="yellow"/>
        </w:rPr>
        <w:t>75%</w:t>
      </w:r>
      <w:r w:rsidR="00563557" w:rsidRPr="006A266D">
        <w:rPr>
          <w:color w:val="000000"/>
          <w:highlight w:val="yellow"/>
        </w:rPr>
        <w:t xml:space="preserve">, </w:t>
      </w:r>
      <w:r w:rsidR="00563557" w:rsidRPr="006A266D">
        <w:rPr>
          <w:b/>
          <w:color w:val="000000"/>
          <w:highlight w:val="yellow"/>
        </w:rPr>
        <w:t>Fig</w:t>
      </w:r>
      <w:r w:rsidR="006A266D">
        <w:rPr>
          <w:b/>
          <w:color w:val="000000"/>
          <w:highlight w:val="yellow"/>
        </w:rPr>
        <w:t>ure</w:t>
      </w:r>
      <w:r w:rsidR="00563557" w:rsidRPr="006A266D">
        <w:rPr>
          <w:b/>
          <w:color w:val="000000"/>
          <w:highlight w:val="yellow"/>
        </w:rPr>
        <w:t xml:space="preserve"> 2</w:t>
      </w:r>
      <w:r w:rsidRPr="006A266D">
        <w:rPr>
          <w:color w:val="000000"/>
          <w:highlight w:val="yellow"/>
        </w:rPr>
        <w:t xml:space="preserve">), </w:t>
      </w:r>
      <w:r w:rsidR="00AF52F9" w:rsidRPr="006A266D">
        <w:rPr>
          <w:color w:val="000000"/>
          <w:highlight w:val="yellow"/>
        </w:rPr>
        <w:t>f</w:t>
      </w:r>
      <w:r w:rsidR="00BC1B48" w:rsidRPr="006A266D">
        <w:rPr>
          <w:color w:val="000000"/>
          <w:highlight w:val="yellow"/>
        </w:rPr>
        <w:t>or each reaction, t</w:t>
      </w:r>
      <w:r w:rsidR="00B863F8" w:rsidRPr="006A266D">
        <w:rPr>
          <w:color w:val="000000"/>
          <w:highlight w:val="yellow"/>
        </w:rPr>
        <w:t>ransfer 0.8 µL</w:t>
      </w:r>
      <w:r w:rsidR="00693A46" w:rsidRPr="006A266D">
        <w:rPr>
          <w:color w:val="000000"/>
          <w:highlight w:val="yellow"/>
        </w:rPr>
        <w:t xml:space="preserve"> of </w:t>
      </w:r>
      <w:r w:rsidR="00D4650E" w:rsidRPr="006A266D">
        <w:rPr>
          <w:highlight w:val="yellow"/>
        </w:rPr>
        <w:t>[1-</w:t>
      </w:r>
      <w:r w:rsidR="00D4650E" w:rsidRPr="006A266D">
        <w:rPr>
          <w:highlight w:val="yellow"/>
          <w:vertAlign w:val="superscript"/>
        </w:rPr>
        <w:t>14</w:t>
      </w:r>
      <w:proofErr w:type="gramStart"/>
      <w:r w:rsidR="00D4650E" w:rsidRPr="006A266D">
        <w:rPr>
          <w:highlight w:val="yellow"/>
        </w:rPr>
        <w:t>C]palmitic</w:t>
      </w:r>
      <w:proofErr w:type="gramEnd"/>
      <w:r w:rsidR="00693A46" w:rsidRPr="006A266D">
        <w:rPr>
          <w:color w:val="000000"/>
          <w:highlight w:val="yellow"/>
        </w:rPr>
        <w:t xml:space="preserve"> acid (0.5 </w:t>
      </w:r>
      <w:proofErr w:type="spellStart"/>
      <w:r w:rsidR="00693A46" w:rsidRPr="006A266D">
        <w:rPr>
          <w:color w:val="000000"/>
          <w:highlight w:val="yellow"/>
        </w:rPr>
        <w:t>mCi</w:t>
      </w:r>
      <w:proofErr w:type="spellEnd"/>
      <w:r w:rsidR="00693A46" w:rsidRPr="006A266D">
        <w:rPr>
          <w:color w:val="000000"/>
          <w:highlight w:val="yellow"/>
        </w:rPr>
        <w:t>/</w:t>
      </w:r>
      <w:r w:rsidR="002F61A0" w:rsidRPr="006A266D">
        <w:rPr>
          <w:color w:val="000000"/>
          <w:highlight w:val="yellow"/>
        </w:rPr>
        <w:t>mL</w:t>
      </w:r>
      <w:r w:rsidR="00693A46" w:rsidRPr="006A266D">
        <w:rPr>
          <w:color w:val="000000"/>
          <w:highlight w:val="yellow"/>
        </w:rPr>
        <w:t>) to the microcentrifuge t</w:t>
      </w:r>
      <w:r w:rsidR="00FB3455" w:rsidRPr="006A266D">
        <w:rPr>
          <w:color w:val="000000"/>
          <w:highlight w:val="yellow"/>
        </w:rPr>
        <w:t xml:space="preserve">ube containing the </w:t>
      </w:r>
      <w:r w:rsidR="000E03A4" w:rsidRPr="006A266D">
        <w:rPr>
          <w:color w:val="000000"/>
          <w:highlight w:val="yellow"/>
        </w:rPr>
        <w:t xml:space="preserve">clarified </w:t>
      </w:r>
      <w:r w:rsidR="00FB3455" w:rsidRPr="006A266D">
        <w:rPr>
          <w:color w:val="000000"/>
          <w:highlight w:val="yellow"/>
        </w:rPr>
        <w:t>BSA:</w:t>
      </w:r>
      <w:r w:rsidR="006A266D">
        <w:rPr>
          <w:color w:val="000000"/>
          <w:highlight w:val="yellow"/>
        </w:rPr>
        <w:t xml:space="preserve"> </w:t>
      </w:r>
      <w:r w:rsidR="00FB3455" w:rsidRPr="006A266D">
        <w:rPr>
          <w:color w:val="000000"/>
          <w:highlight w:val="yellow"/>
        </w:rPr>
        <w:t>palmitic acid</w:t>
      </w:r>
      <w:r w:rsidR="000E03A4" w:rsidRPr="006A266D">
        <w:rPr>
          <w:color w:val="000000"/>
          <w:highlight w:val="yellow"/>
        </w:rPr>
        <w:t xml:space="preserve"> solution</w:t>
      </w:r>
      <w:r w:rsidR="008A0061" w:rsidRPr="006A266D">
        <w:rPr>
          <w:color w:val="000000"/>
          <w:highlight w:val="yellow"/>
        </w:rPr>
        <w:t xml:space="preserve"> (step</w:t>
      </w:r>
      <w:r w:rsidR="009D30C9">
        <w:rPr>
          <w:color w:val="000000"/>
          <w:highlight w:val="yellow"/>
        </w:rPr>
        <w:t>s</w:t>
      </w:r>
      <w:r w:rsidR="008A0061" w:rsidRPr="006A266D">
        <w:rPr>
          <w:color w:val="000000"/>
          <w:highlight w:val="yellow"/>
        </w:rPr>
        <w:t xml:space="preserve"> 2.1.3</w:t>
      </w:r>
      <w:r w:rsidR="009D30C9">
        <w:rPr>
          <w:color w:val="000000"/>
          <w:highlight w:val="yellow"/>
        </w:rPr>
        <w:t>–2.1.4</w:t>
      </w:r>
      <w:r w:rsidR="008A0061" w:rsidRPr="006A266D">
        <w:rPr>
          <w:color w:val="000000"/>
          <w:highlight w:val="yellow"/>
        </w:rPr>
        <w:t>)</w:t>
      </w:r>
      <w:r w:rsidR="00693A46" w:rsidRPr="006A266D">
        <w:rPr>
          <w:color w:val="000000"/>
          <w:highlight w:val="yellow"/>
        </w:rPr>
        <w:t xml:space="preserve">. Vortex and return to the </w:t>
      </w:r>
      <w:r w:rsidR="0002418D" w:rsidRPr="006A266D">
        <w:rPr>
          <w:color w:val="000000"/>
          <w:highlight w:val="yellow"/>
        </w:rPr>
        <w:t>water bath</w:t>
      </w:r>
      <w:r w:rsidR="009873E6" w:rsidRPr="006A266D">
        <w:rPr>
          <w:color w:val="000000"/>
          <w:highlight w:val="yellow"/>
        </w:rPr>
        <w:t xml:space="preserve"> at 41</w:t>
      </w:r>
      <w:r w:rsidR="00693A46" w:rsidRPr="006A266D">
        <w:rPr>
          <w:color w:val="000000"/>
          <w:highlight w:val="yellow"/>
        </w:rPr>
        <w:t xml:space="preserve"> °C.  </w:t>
      </w:r>
    </w:p>
    <w:p w14:paraId="616CF2F1" w14:textId="77777777" w:rsidR="0008337E" w:rsidRPr="006A266D" w:rsidRDefault="0008337E" w:rsidP="005C1402">
      <w:pPr>
        <w:pStyle w:val="ListParagraph"/>
        <w:ind w:left="0"/>
        <w:rPr>
          <w:color w:val="000000"/>
          <w:highlight w:val="yellow"/>
        </w:rPr>
      </w:pPr>
    </w:p>
    <w:p w14:paraId="20AF8E64" w14:textId="5DDF967F" w:rsidR="00FB3BC5" w:rsidRDefault="00693A46" w:rsidP="005C1402">
      <w:pPr>
        <w:pStyle w:val="ListParagraph"/>
        <w:numPr>
          <w:ilvl w:val="2"/>
          <w:numId w:val="19"/>
        </w:numPr>
        <w:ind w:left="0" w:firstLine="0"/>
        <w:rPr>
          <w:color w:val="000000"/>
          <w:highlight w:val="yellow"/>
        </w:rPr>
      </w:pPr>
      <w:r w:rsidRPr="006A266D">
        <w:rPr>
          <w:color w:val="000000"/>
          <w:highlight w:val="yellow"/>
        </w:rPr>
        <w:lastRenderedPageBreak/>
        <w:t xml:space="preserve">To equilibrate the hepatocytes to 37 °C and to pre-incubate them with inhibitors (if present) </w:t>
      </w:r>
      <w:r w:rsidR="005D2DB2" w:rsidRPr="006A266D">
        <w:rPr>
          <w:color w:val="000000"/>
          <w:highlight w:val="yellow"/>
        </w:rPr>
        <w:t xml:space="preserve">immediately after the </w:t>
      </w:r>
      <w:r w:rsidR="009D30C9" w:rsidRPr="009D30C9">
        <w:rPr>
          <w:color w:val="000000"/>
          <w:highlight w:val="yellow"/>
        </w:rPr>
        <w:t>final hepatocyte</w:t>
      </w:r>
      <w:r w:rsidR="008C39BF" w:rsidRPr="009D30C9">
        <w:rPr>
          <w:color w:val="000000"/>
          <w:highlight w:val="yellow"/>
        </w:rPr>
        <w:t xml:space="preserve"> resuspension (step 1.2.21)</w:t>
      </w:r>
      <w:r w:rsidR="005D2DB2" w:rsidRPr="009D30C9">
        <w:rPr>
          <w:color w:val="000000"/>
          <w:highlight w:val="yellow"/>
        </w:rPr>
        <w:t>,</w:t>
      </w:r>
      <w:r w:rsidR="005D2DB2" w:rsidRPr="006A266D">
        <w:rPr>
          <w:color w:val="000000"/>
          <w:highlight w:val="yellow"/>
        </w:rPr>
        <w:t xml:space="preserve"> </w:t>
      </w:r>
      <w:r w:rsidR="0047455E" w:rsidRPr="006A266D">
        <w:rPr>
          <w:color w:val="000000"/>
          <w:highlight w:val="yellow"/>
        </w:rPr>
        <w:t>transfer 750 µL</w:t>
      </w:r>
      <w:r w:rsidRPr="006A266D">
        <w:rPr>
          <w:color w:val="000000"/>
          <w:highlight w:val="yellow"/>
        </w:rPr>
        <w:t xml:space="preserve"> of </w:t>
      </w:r>
      <w:r w:rsidR="006A266D">
        <w:rPr>
          <w:color w:val="000000"/>
          <w:highlight w:val="yellow"/>
        </w:rPr>
        <w:t xml:space="preserve">the </w:t>
      </w:r>
      <w:r w:rsidRPr="006A266D">
        <w:rPr>
          <w:color w:val="000000"/>
          <w:highlight w:val="yellow"/>
        </w:rPr>
        <w:t xml:space="preserve">hepatocyte suspension </w:t>
      </w:r>
      <w:r w:rsidR="00FE5D67" w:rsidRPr="006A266D">
        <w:rPr>
          <w:color w:val="000000"/>
          <w:highlight w:val="yellow"/>
        </w:rPr>
        <w:t>with a 1 m</w:t>
      </w:r>
      <w:r w:rsidR="009652AC" w:rsidRPr="006A266D">
        <w:rPr>
          <w:color w:val="000000"/>
          <w:highlight w:val="yellow"/>
        </w:rPr>
        <w:t>L</w:t>
      </w:r>
      <w:r w:rsidR="00FE5D67" w:rsidRPr="006A266D">
        <w:rPr>
          <w:color w:val="000000"/>
          <w:highlight w:val="yellow"/>
        </w:rPr>
        <w:t xml:space="preserve"> pipette </w:t>
      </w:r>
      <w:r w:rsidRPr="006A266D">
        <w:rPr>
          <w:color w:val="000000"/>
          <w:highlight w:val="yellow"/>
        </w:rPr>
        <w:t xml:space="preserve">to </w:t>
      </w:r>
      <w:r w:rsidR="009652AC" w:rsidRPr="006A266D">
        <w:rPr>
          <w:color w:val="000000"/>
          <w:highlight w:val="yellow"/>
        </w:rPr>
        <w:t xml:space="preserve">each of </w:t>
      </w:r>
      <w:r w:rsidRPr="006A266D">
        <w:rPr>
          <w:color w:val="000000"/>
          <w:highlight w:val="yellow"/>
        </w:rPr>
        <w:t xml:space="preserve">the 14 </w:t>
      </w:r>
      <w:r w:rsidR="002F61A0" w:rsidRPr="006A266D">
        <w:rPr>
          <w:color w:val="000000"/>
          <w:highlight w:val="yellow"/>
        </w:rPr>
        <w:t>mL</w:t>
      </w:r>
      <w:r w:rsidRPr="006A266D">
        <w:rPr>
          <w:color w:val="000000"/>
          <w:highlight w:val="yellow"/>
        </w:rPr>
        <w:t xml:space="preserve"> round-bottom tubes in the </w:t>
      </w:r>
      <w:r w:rsidR="0004548B" w:rsidRPr="006A266D">
        <w:rPr>
          <w:color w:val="000000"/>
          <w:highlight w:val="yellow"/>
        </w:rPr>
        <w:t xml:space="preserve">shaking </w:t>
      </w:r>
      <w:r w:rsidRPr="006A266D">
        <w:rPr>
          <w:color w:val="000000"/>
          <w:highlight w:val="yellow"/>
        </w:rPr>
        <w:t>water bath</w:t>
      </w:r>
      <w:r w:rsidR="00FE5D67" w:rsidRPr="006A266D">
        <w:rPr>
          <w:color w:val="000000"/>
          <w:highlight w:val="yellow"/>
        </w:rPr>
        <w:t xml:space="preserve"> (step 2.1.</w:t>
      </w:r>
      <w:r w:rsidR="009D30C9">
        <w:rPr>
          <w:color w:val="000000"/>
          <w:highlight w:val="yellow"/>
        </w:rPr>
        <w:t>9</w:t>
      </w:r>
      <w:r w:rsidR="006A266D">
        <w:rPr>
          <w:color w:val="000000"/>
          <w:highlight w:val="yellow"/>
        </w:rPr>
        <w:t>–2.1.</w:t>
      </w:r>
      <w:r w:rsidR="009D30C9">
        <w:rPr>
          <w:color w:val="000000"/>
          <w:highlight w:val="yellow"/>
        </w:rPr>
        <w:t>10</w:t>
      </w:r>
      <w:r w:rsidR="00FE5D67" w:rsidRPr="006A266D">
        <w:rPr>
          <w:color w:val="000000"/>
          <w:highlight w:val="yellow"/>
        </w:rPr>
        <w:t>)</w:t>
      </w:r>
      <w:r w:rsidR="00925E99">
        <w:rPr>
          <w:color w:val="000000"/>
          <w:highlight w:val="yellow"/>
        </w:rPr>
        <w:t xml:space="preserve"> and</w:t>
      </w:r>
      <w:r w:rsidRPr="006A266D">
        <w:rPr>
          <w:color w:val="000000"/>
          <w:highlight w:val="yellow"/>
        </w:rPr>
        <w:t xml:space="preserve"> </w:t>
      </w:r>
      <w:r w:rsidR="003103B9" w:rsidRPr="006A266D">
        <w:rPr>
          <w:color w:val="000000"/>
          <w:highlight w:val="yellow"/>
        </w:rPr>
        <w:t>vortex briefly at low speed to mix.</w:t>
      </w:r>
    </w:p>
    <w:p w14:paraId="7A182A47" w14:textId="75F36CAE" w:rsidR="006A266D" w:rsidRDefault="003103B9" w:rsidP="00FB3BC5">
      <w:pPr>
        <w:pStyle w:val="ListParagraph"/>
        <w:ind w:left="0"/>
        <w:rPr>
          <w:color w:val="000000"/>
          <w:highlight w:val="yellow"/>
        </w:rPr>
      </w:pPr>
      <w:r w:rsidRPr="006A266D">
        <w:rPr>
          <w:color w:val="000000"/>
          <w:highlight w:val="yellow"/>
        </w:rPr>
        <w:t xml:space="preserve"> </w:t>
      </w:r>
    </w:p>
    <w:p w14:paraId="47ECC9FE" w14:textId="77777777" w:rsidR="006A266D" w:rsidRDefault="003103B9" w:rsidP="005C1402">
      <w:pPr>
        <w:pStyle w:val="ListParagraph"/>
        <w:numPr>
          <w:ilvl w:val="2"/>
          <w:numId w:val="19"/>
        </w:numPr>
        <w:ind w:left="0" w:firstLine="0"/>
        <w:rPr>
          <w:color w:val="000000"/>
          <w:highlight w:val="yellow"/>
        </w:rPr>
      </w:pPr>
      <w:r w:rsidRPr="006A266D">
        <w:rPr>
          <w:color w:val="000000"/>
          <w:highlight w:val="yellow"/>
        </w:rPr>
        <w:t>S</w:t>
      </w:r>
      <w:r w:rsidR="00693A46" w:rsidRPr="006A266D">
        <w:rPr>
          <w:color w:val="000000"/>
          <w:highlight w:val="yellow"/>
        </w:rPr>
        <w:t xml:space="preserve">tagger each addition by 30 </w:t>
      </w:r>
      <w:r w:rsidR="00823463" w:rsidRPr="006A266D">
        <w:rPr>
          <w:color w:val="000000"/>
          <w:highlight w:val="yellow"/>
        </w:rPr>
        <w:t>s</w:t>
      </w:r>
      <w:r w:rsidRPr="006A266D">
        <w:rPr>
          <w:color w:val="000000"/>
          <w:highlight w:val="yellow"/>
        </w:rPr>
        <w:t xml:space="preserve"> and i</w:t>
      </w:r>
      <w:r w:rsidR="00693A46" w:rsidRPr="006A266D">
        <w:rPr>
          <w:color w:val="000000"/>
          <w:highlight w:val="yellow"/>
        </w:rPr>
        <w:t>ncubate for 15 min.</w:t>
      </w:r>
      <w:r w:rsidR="0004548B" w:rsidRPr="006A266D">
        <w:rPr>
          <w:color w:val="000000"/>
          <w:highlight w:val="yellow"/>
        </w:rPr>
        <w:t xml:space="preserve"> </w:t>
      </w:r>
      <w:r w:rsidR="00FE5D67" w:rsidRPr="006A266D">
        <w:rPr>
          <w:color w:val="000000"/>
          <w:highlight w:val="yellow"/>
        </w:rPr>
        <w:t xml:space="preserve">To save a sample for protein determination, transfer another </w:t>
      </w:r>
      <w:r w:rsidR="0004548B" w:rsidRPr="006A266D">
        <w:rPr>
          <w:color w:val="000000"/>
          <w:highlight w:val="yellow"/>
        </w:rPr>
        <w:t xml:space="preserve">aliquot of hepatocytes to a 1.5 </w:t>
      </w:r>
      <w:r w:rsidR="002F61A0" w:rsidRPr="006A266D">
        <w:rPr>
          <w:color w:val="000000"/>
          <w:highlight w:val="yellow"/>
        </w:rPr>
        <w:t>mL</w:t>
      </w:r>
      <w:r w:rsidR="0004548B" w:rsidRPr="006A266D">
        <w:rPr>
          <w:color w:val="000000"/>
          <w:highlight w:val="yellow"/>
        </w:rPr>
        <w:t xml:space="preserve"> microcentrifuge tube and spin at 3,000 x g for 5 min. </w:t>
      </w:r>
    </w:p>
    <w:p w14:paraId="387192C4" w14:textId="77777777" w:rsidR="006A266D" w:rsidRPr="006A266D" w:rsidRDefault="006A266D" w:rsidP="006A266D">
      <w:pPr>
        <w:pStyle w:val="ListParagraph"/>
        <w:rPr>
          <w:color w:val="000000"/>
          <w:highlight w:val="yellow"/>
        </w:rPr>
      </w:pPr>
    </w:p>
    <w:p w14:paraId="4FD16558" w14:textId="0507000D" w:rsidR="00693A46" w:rsidRDefault="0004548B" w:rsidP="005C1402">
      <w:pPr>
        <w:pStyle w:val="ListParagraph"/>
        <w:numPr>
          <w:ilvl w:val="2"/>
          <w:numId w:val="19"/>
        </w:numPr>
        <w:ind w:left="0" w:firstLine="0"/>
        <w:rPr>
          <w:color w:val="000000"/>
          <w:highlight w:val="yellow"/>
        </w:rPr>
      </w:pPr>
      <w:r w:rsidRPr="006A266D">
        <w:rPr>
          <w:color w:val="000000"/>
          <w:highlight w:val="yellow"/>
        </w:rPr>
        <w:t>Remove the supernatant and store the pellet at -80 °C until ready to measure the total amount of protein in the sample</w:t>
      </w:r>
      <w:r w:rsidR="00925E99">
        <w:rPr>
          <w:color w:val="000000"/>
          <w:highlight w:val="yellow"/>
        </w:rPr>
        <w:t xml:space="preserve"> </w:t>
      </w:r>
      <w:r w:rsidR="00FE5D67" w:rsidRPr="006A266D">
        <w:rPr>
          <w:color w:val="000000"/>
          <w:highlight w:val="yellow"/>
        </w:rPr>
        <w:t>to normalize the results</w:t>
      </w:r>
      <w:r w:rsidR="00F32709" w:rsidRPr="006A266D">
        <w:rPr>
          <w:color w:val="000000"/>
          <w:highlight w:val="yellow"/>
        </w:rPr>
        <w:t xml:space="preserve"> (</w:t>
      </w:r>
      <w:r w:rsidR="00F32709" w:rsidRPr="006A266D">
        <w:rPr>
          <w:b/>
          <w:color w:val="000000"/>
          <w:highlight w:val="yellow"/>
        </w:rPr>
        <w:t>Fig</w:t>
      </w:r>
      <w:r w:rsidR="006A266D">
        <w:rPr>
          <w:b/>
          <w:color w:val="000000"/>
          <w:highlight w:val="yellow"/>
        </w:rPr>
        <w:t>ure</w:t>
      </w:r>
      <w:r w:rsidR="00F32709" w:rsidRPr="006A266D">
        <w:rPr>
          <w:b/>
          <w:color w:val="000000"/>
          <w:highlight w:val="yellow"/>
        </w:rPr>
        <w:t xml:space="preserve"> 3</w:t>
      </w:r>
      <w:r w:rsidR="00F32709" w:rsidRPr="006A266D">
        <w:rPr>
          <w:color w:val="000000"/>
          <w:highlight w:val="yellow"/>
        </w:rPr>
        <w:t>)</w:t>
      </w:r>
      <w:r w:rsidRPr="006A266D">
        <w:rPr>
          <w:color w:val="000000"/>
          <w:highlight w:val="yellow"/>
        </w:rPr>
        <w:t>.</w:t>
      </w:r>
    </w:p>
    <w:p w14:paraId="60D5FC1A" w14:textId="77777777" w:rsidR="006A266D" w:rsidRPr="006A266D" w:rsidRDefault="006A266D" w:rsidP="006A266D">
      <w:pPr>
        <w:pStyle w:val="ListParagraph"/>
        <w:ind w:left="0"/>
        <w:rPr>
          <w:color w:val="000000"/>
        </w:rPr>
      </w:pPr>
    </w:p>
    <w:p w14:paraId="2F29B32B" w14:textId="07A03093" w:rsidR="00693A46" w:rsidRPr="006A266D" w:rsidRDefault="00693A46" w:rsidP="005C1402">
      <w:pPr>
        <w:pStyle w:val="ListParagraph"/>
        <w:ind w:left="0"/>
        <w:rPr>
          <w:color w:val="000000"/>
        </w:rPr>
      </w:pPr>
      <w:r w:rsidRPr="006A266D">
        <w:rPr>
          <w:bCs/>
          <w:color w:val="000000"/>
        </w:rPr>
        <w:t>NOTE:</w:t>
      </w:r>
      <w:r w:rsidRPr="006A266D">
        <w:rPr>
          <w:color w:val="000000"/>
        </w:rPr>
        <w:t xml:space="preserve"> </w:t>
      </w:r>
      <w:r w:rsidR="00632F7D" w:rsidRPr="006A266D">
        <w:rPr>
          <w:color w:val="000000"/>
        </w:rPr>
        <w:t>W</w:t>
      </w:r>
      <w:r w:rsidR="00BD52BA" w:rsidRPr="006A266D">
        <w:rPr>
          <w:color w:val="000000"/>
        </w:rPr>
        <w:t>hile dispensing, t</w:t>
      </w:r>
      <w:r w:rsidRPr="006A266D">
        <w:rPr>
          <w:color w:val="000000"/>
        </w:rPr>
        <w:t xml:space="preserve">he hepatocyte suspension needs to be continuously swirled or gently stirred with the dispensing </w:t>
      </w:r>
      <w:r w:rsidR="00FE5D67" w:rsidRPr="006A266D">
        <w:rPr>
          <w:color w:val="000000"/>
        </w:rPr>
        <w:t>1 m</w:t>
      </w:r>
      <w:r w:rsidR="00060441" w:rsidRPr="006A266D">
        <w:rPr>
          <w:color w:val="000000"/>
        </w:rPr>
        <w:t>L</w:t>
      </w:r>
      <w:r w:rsidR="00FE5D67" w:rsidRPr="006A266D">
        <w:rPr>
          <w:color w:val="000000"/>
        </w:rPr>
        <w:t xml:space="preserve"> </w:t>
      </w:r>
      <w:r w:rsidRPr="006A266D">
        <w:rPr>
          <w:color w:val="000000"/>
        </w:rPr>
        <w:t>pipette to prevent settlin</w:t>
      </w:r>
      <w:r w:rsidR="00EA6743" w:rsidRPr="006A266D">
        <w:rPr>
          <w:color w:val="000000"/>
        </w:rPr>
        <w:t>g and large variability in</w:t>
      </w:r>
      <w:r w:rsidRPr="006A266D">
        <w:rPr>
          <w:color w:val="000000"/>
        </w:rPr>
        <w:t xml:space="preserve"> </w:t>
      </w:r>
      <w:r w:rsidR="00EA6743" w:rsidRPr="006A266D">
        <w:rPr>
          <w:color w:val="000000"/>
        </w:rPr>
        <w:t>cell number across samples</w:t>
      </w:r>
      <w:r w:rsidRPr="006A266D">
        <w:rPr>
          <w:color w:val="000000"/>
        </w:rPr>
        <w:t>.</w:t>
      </w:r>
      <w:r w:rsidR="00FE5D67" w:rsidRPr="006A266D">
        <w:rPr>
          <w:color w:val="000000"/>
        </w:rPr>
        <w:t xml:space="preserve"> </w:t>
      </w:r>
    </w:p>
    <w:p w14:paraId="6DCB360F" w14:textId="77777777" w:rsidR="00693A46" w:rsidRPr="006A266D" w:rsidRDefault="00693A46" w:rsidP="005C1402">
      <w:pPr>
        <w:pStyle w:val="ListParagraph"/>
        <w:ind w:left="0"/>
        <w:rPr>
          <w:color w:val="000000"/>
          <w:highlight w:val="yellow"/>
        </w:rPr>
      </w:pPr>
    </w:p>
    <w:p w14:paraId="70DC2AED" w14:textId="152AFD15" w:rsidR="00693A46" w:rsidRPr="006A266D" w:rsidRDefault="00693A46" w:rsidP="005C1402">
      <w:pPr>
        <w:pStyle w:val="ListParagraph"/>
        <w:numPr>
          <w:ilvl w:val="2"/>
          <w:numId w:val="19"/>
        </w:numPr>
        <w:ind w:left="0" w:firstLine="0"/>
        <w:rPr>
          <w:color w:val="000000"/>
          <w:highlight w:val="yellow"/>
        </w:rPr>
      </w:pPr>
      <w:r w:rsidRPr="006A266D">
        <w:rPr>
          <w:color w:val="000000"/>
          <w:highlight w:val="yellow"/>
        </w:rPr>
        <w:t>While the hepatocytes are</w:t>
      </w:r>
      <w:r w:rsidR="00925E99">
        <w:rPr>
          <w:color w:val="000000"/>
          <w:highlight w:val="yellow"/>
        </w:rPr>
        <w:t xml:space="preserve"> under</w:t>
      </w:r>
      <w:r w:rsidRPr="006A266D">
        <w:rPr>
          <w:color w:val="000000"/>
          <w:highlight w:val="yellow"/>
        </w:rPr>
        <w:t xml:space="preserve"> pre-incubati</w:t>
      </w:r>
      <w:r w:rsidR="00925E99">
        <w:rPr>
          <w:color w:val="000000"/>
          <w:highlight w:val="yellow"/>
        </w:rPr>
        <w:t>on</w:t>
      </w:r>
      <w:r w:rsidRPr="006A266D">
        <w:rPr>
          <w:color w:val="000000"/>
          <w:highlight w:val="yellow"/>
        </w:rPr>
        <w:t xml:space="preserve"> at 37 °C, ad</w:t>
      </w:r>
      <w:r w:rsidR="00FB3455" w:rsidRPr="006A266D">
        <w:rPr>
          <w:color w:val="000000"/>
          <w:highlight w:val="yellow"/>
        </w:rPr>
        <w:t>d the radioactive BSA:</w:t>
      </w:r>
      <w:r w:rsidR="006A266D">
        <w:rPr>
          <w:color w:val="000000"/>
          <w:highlight w:val="yellow"/>
        </w:rPr>
        <w:t xml:space="preserve"> </w:t>
      </w:r>
      <w:r w:rsidR="00FB3455" w:rsidRPr="006A266D">
        <w:rPr>
          <w:color w:val="000000"/>
          <w:highlight w:val="yellow"/>
        </w:rPr>
        <w:t xml:space="preserve">palmitic acid </w:t>
      </w:r>
      <w:r w:rsidRPr="006A266D">
        <w:rPr>
          <w:color w:val="000000"/>
          <w:highlight w:val="yellow"/>
        </w:rPr>
        <w:t>com</w:t>
      </w:r>
      <w:r w:rsidR="006966E7" w:rsidRPr="006A266D">
        <w:rPr>
          <w:color w:val="000000"/>
          <w:highlight w:val="yellow"/>
        </w:rPr>
        <w:t>plex to the warm medium in 2.1.</w:t>
      </w:r>
      <w:r w:rsidR="00925E99">
        <w:rPr>
          <w:color w:val="000000"/>
          <w:highlight w:val="yellow"/>
        </w:rPr>
        <w:t>8</w:t>
      </w:r>
      <w:r w:rsidRPr="006A266D">
        <w:rPr>
          <w:color w:val="000000"/>
          <w:highlight w:val="yellow"/>
        </w:rPr>
        <w:t>, and keep at 37 °C</w:t>
      </w:r>
      <w:r w:rsidR="00C333E6" w:rsidRPr="006A266D">
        <w:rPr>
          <w:color w:val="000000"/>
          <w:highlight w:val="yellow"/>
        </w:rPr>
        <w:t xml:space="preserve"> until ready to start the reactions</w:t>
      </w:r>
      <w:r w:rsidRPr="006A266D">
        <w:rPr>
          <w:color w:val="000000"/>
          <w:highlight w:val="yellow"/>
        </w:rPr>
        <w:t>.</w:t>
      </w:r>
      <w:r w:rsidR="00FB3455" w:rsidRPr="006A266D">
        <w:rPr>
          <w:color w:val="000000"/>
          <w:highlight w:val="yellow"/>
        </w:rPr>
        <w:t xml:space="preserve"> </w:t>
      </w:r>
      <w:r w:rsidR="00FB3455" w:rsidRPr="00925E99">
        <w:rPr>
          <w:color w:val="000000"/>
        </w:rPr>
        <w:t>This is the final substrate mix.</w:t>
      </w:r>
    </w:p>
    <w:p w14:paraId="4967AC13" w14:textId="77777777" w:rsidR="00693A46" w:rsidRPr="006A266D" w:rsidRDefault="00693A46" w:rsidP="005C1402">
      <w:pPr>
        <w:pStyle w:val="ListParagraph"/>
        <w:ind w:left="0"/>
        <w:rPr>
          <w:color w:val="000000"/>
          <w:highlight w:val="yellow"/>
        </w:rPr>
      </w:pPr>
    </w:p>
    <w:p w14:paraId="5C1E6A25" w14:textId="77777777" w:rsidR="00925E99" w:rsidRDefault="00C333E6" w:rsidP="006A266D">
      <w:pPr>
        <w:pStyle w:val="ListParagraph"/>
        <w:numPr>
          <w:ilvl w:val="2"/>
          <w:numId w:val="19"/>
        </w:numPr>
        <w:ind w:left="0" w:firstLine="0"/>
        <w:rPr>
          <w:color w:val="000000"/>
          <w:highlight w:val="yellow"/>
        </w:rPr>
      </w:pPr>
      <w:r w:rsidRPr="006A266D">
        <w:rPr>
          <w:color w:val="000000"/>
          <w:highlight w:val="yellow"/>
        </w:rPr>
        <w:t>To start the reactions,</w:t>
      </w:r>
      <w:r w:rsidR="00693A46" w:rsidRPr="006A266D">
        <w:rPr>
          <w:color w:val="000000"/>
          <w:highlight w:val="yellow"/>
        </w:rPr>
        <w:t xml:space="preserve"> </w:t>
      </w:r>
      <w:r w:rsidRPr="006A266D">
        <w:rPr>
          <w:color w:val="000000"/>
          <w:highlight w:val="yellow"/>
        </w:rPr>
        <w:t>remove</w:t>
      </w:r>
      <w:r w:rsidR="00693A46" w:rsidRPr="006A266D">
        <w:rPr>
          <w:color w:val="000000"/>
          <w:highlight w:val="yellow"/>
        </w:rPr>
        <w:t xml:space="preserve"> </w:t>
      </w:r>
      <w:r w:rsidRPr="006A266D">
        <w:rPr>
          <w:color w:val="000000"/>
          <w:highlight w:val="yellow"/>
        </w:rPr>
        <w:t xml:space="preserve">the </w:t>
      </w:r>
      <w:r w:rsidR="00693A46" w:rsidRPr="006A266D">
        <w:rPr>
          <w:color w:val="000000"/>
          <w:highlight w:val="yellow"/>
        </w:rPr>
        <w:t>hepatocyte</w:t>
      </w:r>
      <w:r w:rsidRPr="006A266D">
        <w:rPr>
          <w:color w:val="000000"/>
          <w:highlight w:val="yellow"/>
        </w:rPr>
        <w:t>s</w:t>
      </w:r>
      <w:r w:rsidR="00B863F8" w:rsidRPr="006A266D">
        <w:rPr>
          <w:color w:val="000000"/>
          <w:highlight w:val="yellow"/>
        </w:rPr>
        <w:t xml:space="preserve"> from the water bath</w:t>
      </w:r>
      <w:r w:rsidR="00925E99">
        <w:rPr>
          <w:color w:val="000000"/>
          <w:highlight w:val="yellow"/>
        </w:rPr>
        <w:t xml:space="preserve"> and</w:t>
      </w:r>
      <w:r w:rsidR="00B863F8" w:rsidRPr="006A266D">
        <w:rPr>
          <w:color w:val="000000"/>
          <w:highlight w:val="yellow"/>
        </w:rPr>
        <w:t xml:space="preserve"> add 500 µL</w:t>
      </w:r>
      <w:r w:rsidR="00693A46" w:rsidRPr="006A266D">
        <w:rPr>
          <w:color w:val="000000"/>
          <w:highlight w:val="yellow"/>
        </w:rPr>
        <w:t xml:space="preserve"> of substrate mix</w:t>
      </w:r>
      <w:r w:rsidR="00925E99">
        <w:rPr>
          <w:color w:val="000000"/>
          <w:highlight w:val="yellow"/>
        </w:rPr>
        <w:t>.</w:t>
      </w:r>
      <w:r w:rsidR="00693A46" w:rsidRPr="006A266D">
        <w:rPr>
          <w:color w:val="000000"/>
          <w:highlight w:val="yellow"/>
        </w:rPr>
        <w:t xml:space="preserve"> </w:t>
      </w:r>
    </w:p>
    <w:p w14:paraId="562CB4EA" w14:textId="77777777" w:rsidR="00925E99" w:rsidRPr="00925E99" w:rsidRDefault="00925E99" w:rsidP="00925E99">
      <w:pPr>
        <w:pStyle w:val="ListParagraph"/>
        <w:rPr>
          <w:color w:val="000000"/>
          <w:highlight w:val="yellow"/>
        </w:rPr>
      </w:pPr>
    </w:p>
    <w:p w14:paraId="00B650E1" w14:textId="1A80D956" w:rsidR="006A266D" w:rsidRDefault="00925E99" w:rsidP="006A266D">
      <w:pPr>
        <w:pStyle w:val="ListParagraph"/>
        <w:numPr>
          <w:ilvl w:val="2"/>
          <w:numId w:val="19"/>
        </w:numPr>
        <w:ind w:left="0" w:firstLine="0"/>
        <w:rPr>
          <w:color w:val="000000"/>
          <w:highlight w:val="yellow"/>
        </w:rPr>
      </w:pPr>
      <w:r>
        <w:rPr>
          <w:color w:val="000000"/>
          <w:highlight w:val="yellow"/>
        </w:rPr>
        <w:t>V</w:t>
      </w:r>
      <w:r w:rsidR="00693A46" w:rsidRPr="006A266D">
        <w:rPr>
          <w:color w:val="000000"/>
          <w:highlight w:val="yellow"/>
        </w:rPr>
        <w:t xml:space="preserve">ortex </w:t>
      </w:r>
      <w:r w:rsidR="00042620" w:rsidRPr="006A266D">
        <w:rPr>
          <w:color w:val="000000"/>
          <w:highlight w:val="yellow"/>
        </w:rPr>
        <w:t xml:space="preserve">at low speed for 5 </w:t>
      </w:r>
      <w:r w:rsidR="00823463" w:rsidRPr="006A266D">
        <w:rPr>
          <w:color w:val="000000"/>
          <w:highlight w:val="yellow"/>
        </w:rPr>
        <w:t>s</w:t>
      </w:r>
      <w:r w:rsidR="00042620" w:rsidRPr="006A266D">
        <w:rPr>
          <w:color w:val="000000"/>
          <w:highlight w:val="yellow"/>
        </w:rPr>
        <w:t xml:space="preserve"> to completely </w:t>
      </w:r>
      <w:r w:rsidR="006270DE" w:rsidRPr="006A266D">
        <w:rPr>
          <w:color w:val="000000"/>
          <w:highlight w:val="yellow"/>
        </w:rPr>
        <w:t>resuspend</w:t>
      </w:r>
      <w:r w:rsidR="00042620" w:rsidRPr="006A266D">
        <w:rPr>
          <w:color w:val="000000"/>
          <w:highlight w:val="yellow"/>
        </w:rPr>
        <w:t xml:space="preserve"> the </w:t>
      </w:r>
      <w:r w:rsidR="00C56329" w:rsidRPr="006A266D">
        <w:rPr>
          <w:color w:val="000000"/>
          <w:highlight w:val="yellow"/>
        </w:rPr>
        <w:t>cells</w:t>
      </w:r>
      <w:r w:rsidR="00693A46" w:rsidRPr="006A266D">
        <w:rPr>
          <w:color w:val="000000"/>
          <w:highlight w:val="yellow"/>
        </w:rPr>
        <w:t xml:space="preserve"> and return to the water bath. </w:t>
      </w:r>
      <w:r w:rsidR="00C333E6" w:rsidRPr="006A266D">
        <w:rPr>
          <w:color w:val="000000"/>
          <w:highlight w:val="yellow"/>
        </w:rPr>
        <w:t xml:space="preserve">Repeat with all the samples, staggering by 30 </w:t>
      </w:r>
      <w:r w:rsidR="00823463" w:rsidRPr="006A266D">
        <w:rPr>
          <w:color w:val="000000"/>
          <w:highlight w:val="yellow"/>
        </w:rPr>
        <w:t>s</w:t>
      </w:r>
      <w:r w:rsidR="00C333E6" w:rsidRPr="006A266D">
        <w:rPr>
          <w:color w:val="000000"/>
          <w:highlight w:val="yellow"/>
        </w:rPr>
        <w:t xml:space="preserve">. </w:t>
      </w:r>
    </w:p>
    <w:p w14:paraId="3793BFE2" w14:textId="77777777" w:rsidR="006A266D" w:rsidRPr="006A266D" w:rsidRDefault="006A266D" w:rsidP="006A266D">
      <w:pPr>
        <w:pStyle w:val="ListParagraph"/>
        <w:rPr>
          <w:color w:val="000000"/>
          <w:highlight w:val="yellow"/>
        </w:rPr>
      </w:pPr>
    </w:p>
    <w:p w14:paraId="32091294" w14:textId="31A107F6" w:rsidR="006A266D" w:rsidRPr="006A266D" w:rsidRDefault="00693A46" w:rsidP="006A266D">
      <w:pPr>
        <w:pStyle w:val="ListParagraph"/>
        <w:numPr>
          <w:ilvl w:val="2"/>
          <w:numId w:val="19"/>
        </w:numPr>
        <w:ind w:left="0" w:firstLine="0"/>
        <w:rPr>
          <w:color w:val="000000"/>
          <w:highlight w:val="yellow"/>
        </w:rPr>
      </w:pPr>
      <w:r w:rsidRPr="006A266D">
        <w:rPr>
          <w:color w:val="000000"/>
          <w:highlight w:val="yellow"/>
        </w:rPr>
        <w:t xml:space="preserve">Incubate for 15 min. </w:t>
      </w:r>
      <w:r w:rsidR="00925E99">
        <w:rPr>
          <w:color w:val="000000"/>
          <w:highlight w:val="yellow"/>
        </w:rPr>
        <w:t>Start a</w:t>
      </w:r>
      <w:r w:rsidR="00040BC7" w:rsidRPr="006A266D">
        <w:rPr>
          <w:color w:val="000000"/>
          <w:highlight w:val="yellow"/>
        </w:rPr>
        <w:t xml:space="preserve"> set of reactions and </w:t>
      </w:r>
      <w:r w:rsidR="00B52B1F" w:rsidRPr="006A266D">
        <w:rPr>
          <w:color w:val="000000"/>
          <w:highlight w:val="yellow"/>
        </w:rPr>
        <w:t xml:space="preserve">immediately stop (see </w:t>
      </w:r>
      <w:r w:rsidR="00925E99">
        <w:rPr>
          <w:color w:val="000000"/>
          <w:highlight w:val="yellow"/>
        </w:rPr>
        <w:t xml:space="preserve">steps </w:t>
      </w:r>
      <w:r w:rsidR="00B52B1F" w:rsidRPr="006A266D">
        <w:rPr>
          <w:color w:val="000000"/>
          <w:highlight w:val="yellow"/>
        </w:rPr>
        <w:t>2.2.</w:t>
      </w:r>
      <w:r w:rsidR="00925E99">
        <w:rPr>
          <w:color w:val="000000"/>
          <w:highlight w:val="yellow"/>
        </w:rPr>
        <w:t>10</w:t>
      </w:r>
      <w:r w:rsidR="006A266D">
        <w:rPr>
          <w:color w:val="000000"/>
          <w:highlight w:val="yellow"/>
        </w:rPr>
        <w:t>–2.2.1</w:t>
      </w:r>
      <w:r w:rsidR="00925E99">
        <w:rPr>
          <w:color w:val="000000"/>
          <w:highlight w:val="yellow"/>
        </w:rPr>
        <w:t>1</w:t>
      </w:r>
      <w:r w:rsidR="00040BC7" w:rsidRPr="006A266D">
        <w:rPr>
          <w:color w:val="000000"/>
          <w:highlight w:val="yellow"/>
        </w:rPr>
        <w:t>) to determine the background radioactivity</w:t>
      </w:r>
      <w:r w:rsidR="00247933" w:rsidRPr="006A266D">
        <w:rPr>
          <w:color w:val="000000"/>
          <w:highlight w:val="yellow"/>
        </w:rPr>
        <w:t xml:space="preserve"> (</w:t>
      </w:r>
      <w:r w:rsidR="006F30AC" w:rsidRPr="006A266D">
        <w:rPr>
          <w:b/>
          <w:color w:val="000000"/>
          <w:highlight w:val="yellow"/>
        </w:rPr>
        <w:t>Table 2</w:t>
      </w:r>
      <w:r w:rsidR="00247933" w:rsidRPr="006A266D">
        <w:rPr>
          <w:color w:val="000000"/>
          <w:highlight w:val="yellow"/>
        </w:rPr>
        <w:t>)</w:t>
      </w:r>
      <w:r w:rsidR="00040BC7" w:rsidRPr="006A266D">
        <w:rPr>
          <w:color w:val="000000"/>
          <w:highlight w:val="yellow"/>
        </w:rPr>
        <w:t>.</w:t>
      </w:r>
      <w:r w:rsidR="002B60B8" w:rsidRPr="006A266D">
        <w:rPr>
          <w:color w:val="000000"/>
          <w:highlight w:val="yellow"/>
        </w:rPr>
        <w:t xml:space="preserve"> </w:t>
      </w:r>
    </w:p>
    <w:p w14:paraId="09EC49D5" w14:textId="77777777" w:rsidR="006A266D" w:rsidRPr="006A266D" w:rsidRDefault="006A266D" w:rsidP="006A266D">
      <w:pPr>
        <w:pStyle w:val="ListParagraph"/>
        <w:rPr>
          <w:color w:val="000000"/>
          <w:highlight w:val="yellow"/>
        </w:rPr>
      </w:pPr>
    </w:p>
    <w:p w14:paraId="294136FC" w14:textId="453C8EBC" w:rsidR="00693A46" w:rsidRPr="006A266D" w:rsidRDefault="00A561F4" w:rsidP="002A7908">
      <w:pPr>
        <w:pStyle w:val="ListParagraph"/>
        <w:numPr>
          <w:ilvl w:val="2"/>
          <w:numId w:val="19"/>
        </w:numPr>
        <w:ind w:left="0" w:firstLine="0"/>
        <w:rPr>
          <w:color w:val="000000"/>
          <w:highlight w:val="yellow"/>
        </w:rPr>
      </w:pPr>
      <w:r w:rsidRPr="00925E99">
        <w:rPr>
          <w:color w:val="000000"/>
          <w:highlight w:val="yellow"/>
        </w:rPr>
        <w:t xml:space="preserve">Transfer </w:t>
      </w:r>
      <w:r w:rsidR="0063162B" w:rsidRPr="00925E99">
        <w:rPr>
          <w:color w:val="000000"/>
          <w:highlight w:val="yellow"/>
        </w:rPr>
        <w:t>duplicate aliquots</w:t>
      </w:r>
      <w:r w:rsidR="002B60B8" w:rsidRPr="00925E99">
        <w:rPr>
          <w:color w:val="000000"/>
          <w:highlight w:val="yellow"/>
        </w:rPr>
        <w:t xml:space="preserve"> </w:t>
      </w:r>
      <w:r w:rsidR="005374B8" w:rsidRPr="00925E99">
        <w:rPr>
          <w:color w:val="000000"/>
          <w:highlight w:val="yellow"/>
        </w:rPr>
        <w:t>(</w:t>
      </w:r>
      <w:r w:rsidR="00F8169E" w:rsidRPr="00925E99">
        <w:rPr>
          <w:color w:val="000000"/>
          <w:highlight w:val="yellow"/>
        </w:rPr>
        <w:t>200</w:t>
      </w:r>
      <w:r w:rsidR="00925E99" w:rsidRPr="00925E99">
        <w:rPr>
          <w:color w:val="000000"/>
          <w:highlight w:val="yellow"/>
        </w:rPr>
        <w:t>–</w:t>
      </w:r>
      <w:r w:rsidR="00F8169E" w:rsidRPr="00925E99">
        <w:rPr>
          <w:color w:val="000000"/>
          <w:highlight w:val="yellow"/>
        </w:rPr>
        <w:t>250</w:t>
      </w:r>
      <w:r w:rsidR="005374B8" w:rsidRPr="00925E99">
        <w:rPr>
          <w:color w:val="000000"/>
          <w:highlight w:val="yellow"/>
        </w:rPr>
        <w:t xml:space="preserve"> µL) </w:t>
      </w:r>
      <w:r w:rsidR="002B60B8" w:rsidRPr="00925E99">
        <w:rPr>
          <w:color w:val="000000"/>
          <w:highlight w:val="yellow"/>
        </w:rPr>
        <w:t xml:space="preserve">of the </w:t>
      </w:r>
      <w:r w:rsidR="0063162B" w:rsidRPr="00925E99">
        <w:rPr>
          <w:color w:val="000000"/>
          <w:highlight w:val="yellow"/>
        </w:rPr>
        <w:t xml:space="preserve">leftover </w:t>
      </w:r>
      <w:r w:rsidR="002B60B8" w:rsidRPr="00925E99">
        <w:rPr>
          <w:color w:val="000000"/>
          <w:highlight w:val="yellow"/>
        </w:rPr>
        <w:t>substrate mix</w:t>
      </w:r>
      <w:r w:rsidRPr="00925E99">
        <w:rPr>
          <w:color w:val="000000"/>
          <w:highlight w:val="yellow"/>
        </w:rPr>
        <w:t xml:space="preserve"> </w:t>
      </w:r>
      <w:r w:rsidR="002B60B8" w:rsidRPr="00925E99">
        <w:rPr>
          <w:color w:val="000000"/>
          <w:highlight w:val="yellow"/>
        </w:rPr>
        <w:t xml:space="preserve">to </w:t>
      </w:r>
      <w:r w:rsidRPr="00925E99">
        <w:rPr>
          <w:color w:val="000000"/>
          <w:highlight w:val="yellow"/>
        </w:rPr>
        <w:t>6 mL</w:t>
      </w:r>
      <w:r w:rsidR="0063162B" w:rsidRPr="00925E99">
        <w:rPr>
          <w:color w:val="000000"/>
          <w:highlight w:val="yellow"/>
        </w:rPr>
        <w:t xml:space="preserve"> scintillation</w:t>
      </w:r>
      <w:r w:rsidRPr="00925E99">
        <w:rPr>
          <w:color w:val="000000"/>
          <w:highlight w:val="yellow"/>
        </w:rPr>
        <w:t xml:space="preserve"> </w:t>
      </w:r>
      <w:r w:rsidR="002D4532" w:rsidRPr="00925E99">
        <w:rPr>
          <w:color w:val="000000"/>
          <w:highlight w:val="yellow"/>
        </w:rPr>
        <w:t xml:space="preserve">vials </w:t>
      </w:r>
      <w:r w:rsidR="0063162B" w:rsidRPr="00925E99">
        <w:rPr>
          <w:color w:val="000000"/>
          <w:highlight w:val="yellow"/>
        </w:rPr>
        <w:t>and set aside to count</w:t>
      </w:r>
      <w:r w:rsidR="005374B8" w:rsidRPr="00925E99">
        <w:rPr>
          <w:color w:val="000000"/>
          <w:highlight w:val="yellow"/>
        </w:rPr>
        <w:t>.</w:t>
      </w:r>
      <w:r w:rsidR="005374B8">
        <w:rPr>
          <w:color w:val="000000"/>
          <w:highlight w:val="yellow"/>
        </w:rPr>
        <w:t xml:space="preserve"> </w:t>
      </w:r>
      <w:r w:rsidR="005374B8" w:rsidRPr="00925E99">
        <w:rPr>
          <w:color w:val="000000"/>
          <w:highlight w:val="yellow"/>
        </w:rPr>
        <w:t xml:space="preserve">Use these counts </w:t>
      </w:r>
      <w:r w:rsidRPr="00925E99">
        <w:rPr>
          <w:color w:val="000000"/>
          <w:highlight w:val="yellow"/>
        </w:rPr>
        <w:t xml:space="preserve">to </w:t>
      </w:r>
      <w:r w:rsidR="00923A31" w:rsidRPr="00925E99">
        <w:rPr>
          <w:color w:val="000000"/>
          <w:highlight w:val="yellow"/>
        </w:rPr>
        <w:t>calculate</w:t>
      </w:r>
      <w:r w:rsidR="002B60B8" w:rsidRPr="00925E99">
        <w:rPr>
          <w:color w:val="000000"/>
          <w:highlight w:val="yellow"/>
        </w:rPr>
        <w:t xml:space="preserve"> the radioactivity </w:t>
      </w:r>
      <w:r w:rsidR="006A266D" w:rsidRPr="00925E99">
        <w:rPr>
          <w:color w:val="000000"/>
          <w:highlight w:val="yellow"/>
        </w:rPr>
        <w:t>corresponding</w:t>
      </w:r>
      <w:r w:rsidR="002B60B8" w:rsidRPr="00925E99">
        <w:rPr>
          <w:color w:val="000000"/>
          <w:highlight w:val="yellow"/>
        </w:rPr>
        <w:t xml:space="preserve"> </w:t>
      </w:r>
      <w:r w:rsidR="00693A46" w:rsidRPr="00925E99">
        <w:rPr>
          <w:color w:val="000000"/>
          <w:highlight w:val="yellow"/>
        </w:rPr>
        <w:t xml:space="preserve">to the total </w:t>
      </w:r>
      <w:proofErr w:type="spellStart"/>
      <w:r w:rsidR="00693A46" w:rsidRPr="00925E99">
        <w:rPr>
          <w:color w:val="000000"/>
          <w:highlight w:val="yellow"/>
        </w:rPr>
        <w:t>nmoles</w:t>
      </w:r>
      <w:proofErr w:type="spellEnd"/>
      <w:r w:rsidR="00693A46" w:rsidRPr="00925E99">
        <w:rPr>
          <w:color w:val="000000"/>
          <w:highlight w:val="yellow"/>
        </w:rPr>
        <w:t xml:space="preserve"> of palmitic acid available for oxidation</w:t>
      </w:r>
      <w:r w:rsidR="00F8169E" w:rsidRPr="00925E99">
        <w:rPr>
          <w:color w:val="000000"/>
          <w:highlight w:val="yellow"/>
        </w:rPr>
        <w:t xml:space="preserve"> in 500 </w:t>
      </w:r>
      <w:r w:rsidR="00923A31" w:rsidRPr="00925E99">
        <w:rPr>
          <w:color w:val="000000"/>
          <w:highlight w:val="yellow"/>
        </w:rPr>
        <w:t>µL of substrate mix</w:t>
      </w:r>
      <w:r w:rsidR="00693A46" w:rsidRPr="00925E99">
        <w:rPr>
          <w:color w:val="000000"/>
          <w:highlight w:val="yellow"/>
        </w:rPr>
        <w:t>.</w:t>
      </w:r>
    </w:p>
    <w:p w14:paraId="45E73278" w14:textId="77777777" w:rsidR="00693A46" w:rsidRPr="006A266D" w:rsidRDefault="00693A46" w:rsidP="005C1402">
      <w:pPr>
        <w:pStyle w:val="ListParagraph"/>
        <w:ind w:left="0"/>
        <w:rPr>
          <w:color w:val="000000"/>
          <w:highlight w:val="yellow"/>
        </w:rPr>
      </w:pPr>
    </w:p>
    <w:p w14:paraId="24C9C42C" w14:textId="3BFF8CD5" w:rsidR="006A266D" w:rsidRDefault="00693A46" w:rsidP="005C1402">
      <w:pPr>
        <w:pStyle w:val="ListParagraph"/>
        <w:numPr>
          <w:ilvl w:val="2"/>
          <w:numId w:val="19"/>
        </w:numPr>
        <w:ind w:left="0" w:firstLine="0"/>
        <w:rPr>
          <w:color w:val="000000"/>
          <w:highlight w:val="yellow"/>
        </w:rPr>
      </w:pPr>
      <w:r w:rsidRPr="006A266D">
        <w:rPr>
          <w:color w:val="000000"/>
          <w:highlight w:val="yellow"/>
        </w:rPr>
        <w:t xml:space="preserve">To stop the reactions, </w:t>
      </w:r>
      <w:r w:rsidR="00E30302" w:rsidRPr="006A266D">
        <w:rPr>
          <w:color w:val="000000"/>
          <w:highlight w:val="yellow"/>
        </w:rPr>
        <w:t>remove the hepatocytes</w:t>
      </w:r>
      <w:r w:rsidRPr="006A266D">
        <w:rPr>
          <w:color w:val="000000"/>
          <w:highlight w:val="yellow"/>
        </w:rPr>
        <w:t xml:space="preserve"> from the water bath, </w:t>
      </w:r>
      <w:r w:rsidR="006270DE" w:rsidRPr="006A266D">
        <w:rPr>
          <w:color w:val="000000"/>
          <w:highlight w:val="yellow"/>
        </w:rPr>
        <w:t>resuspend</w:t>
      </w:r>
      <w:r w:rsidR="00D20F57" w:rsidRPr="006A266D">
        <w:rPr>
          <w:color w:val="000000"/>
          <w:highlight w:val="yellow"/>
        </w:rPr>
        <w:t xml:space="preserve"> the hepatocytes by </w:t>
      </w:r>
      <w:proofErr w:type="spellStart"/>
      <w:r w:rsidRPr="006A266D">
        <w:rPr>
          <w:color w:val="000000"/>
          <w:highlight w:val="yellow"/>
        </w:rPr>
        <w:t>vortex</w:t>
      </w:r>
      <w:r w:rsidR="00D20F57" w:rsidRPr="006A266D">
        <w:rPr>
          <w:color w:val="000000"/>
          <w:highlight w:val="yellow"/>
        </w:rPr>
        <w:t>ing</w:t>
      </w:r>
      <w:proofErr w:type="spellEnd"/>
      <w:r w:rsidR="00D20F57" w:rsidRPr="006A266D">
        <w:rPr>
          <w:color w:val="000000"/>
          <w:highlight w:val="yellow"/>
        </w:rPr>
        <w:t xml:space="preserve"> at moderate speed</w:t>
      </w:r>
      <w:r w:rsidR="00E30302" w:rsidRPr="006A266D">
        <w:rPr>
          <w:color w:val="000000"/>
          <w:highlight w:val="yellow"/>
        </w:rPr>
        <w:t>,</w:t>
      </w:r>
      <w:r w:rsidR="0047455E" w:rsidRPr="006A266D">
        <w:rPr>
          <w:color w:val="000000"/>
          <w:highlight w:val="yellow"/>
        </w:rPr>
        <w:t xml:space="preserve"> and </w:t>
      </w:r>
      <w:r w:rsidR="006A266D">
        <w:rPr>
          <w:color w:val="000000"/>
          <w:highlight w:val="yellow"/>
        </w:rPr>
        <w:t xml:space="preserve">then </w:t>
      </w:r>
      <w:r w:rsidR="0047455E" w:rsidRPr="006A266D">
        <w:rPr>
          <w:color w:val="000000"/>
          <w:highlight w:val="yellow"/>
        </w:rPr>
        <w:t>transfer 400 µL</w:t>
      </w:r>
      <w:r w:rsidRPr="006A266D">
        <w:rPr>
          <w:color w:val="000000"/>
          <w:highlight w:val="yellow"/>
        </w:rPr>
        <w:t xml:space="preserve"> of the hepatocyte suspension to the microcentrifuge tubes containing perchloric acid. </w:t>
      </w:r>
    </w:p>
    <w:p w14:paraId="05855522" w14:textId="77777777" w:rsidR="006A266D" w:rsidRPr="006A266D" w:rsidRDefault="006A266D" w:rsidP="006A266D">
      <w:pPr>
        <w:pStyle w:val="ListParagraph"/>
        <w:rPr>
          <w:color w:val="000000"/>
          <w:highlight w:val="yellow"/>
        </w:rPr>
      </w:pPr>
    </w:p>
    <w:p w14:paraId="51880607" w14:textId="2C9D2CBB" w:rsidR="00693A46" w:rsidRPr="006A266D" w:rsidRDefault="00693A46" w:rsidP="005C1402">
      <w:pPr>
        <w:pStyle w:val="ListParagraph"/>
        <w:numPr>
          <w:ilvl w:val="2"/>
          <w:numId w:val="19"/>
        </w:numPr>
        <w:ind w:left="0" w:firstLine="0"/>
        <w:rPr>
          <w:color w:val="000000"/>
          <w:highlight w:val="yellow"/>
        </w:rPr>
      </w:pPr>
      <w:r w:rsidRPr="006A266D">
        <w:rPr>
          <w:color w:val="000000"/>
          <w:highlight w:val="yellow"/>
        </w:rPr>
        <w:t>Immediately cap the tubes and vortex.</w:t>
      </w:r>
      <w:r w:rsidR="00E30302" w:rsidRPr="006A266D">
        <w:rPr>
          <w:color w:val="000000"/>
          <w:highlight w:val="yellow"/>
        </w:rPr>
        <w:t xml:space="preserve"> Repeat this sequence for all the samples, staggering by 30 </w:t>
      </w:r>
      <w:r w:rsidR="00823463" w:rsidRPr="006A266D">
        <w:rPr>
          <w:color w:val="000000"/>
          <w:highlight w:val="yellow"/>
        </w:rPr>
        <w:t>s</w:t>
      </w:r>
      <w:r w:rsidR="00E30302" w:rsidRPr="006A266D">
        <w:rPr>
          <w:color w:val="000000"/>
          <w:highlight w:val="yellow"/>
        </w:rPr>
        <w:t>.</w:t>
      </w:r>
    </w:p>
    <w:p w14:paraId="6C4B0350" w14:textId="77777777" w:rsidR="00E83160" w:rsidRPr="006A266D" w:rsidRDefault="00E83160" w:rsidP="005C1402">
      <w:pPr>
        <w:pStyle w:val="ListParagraph"/>
        <w:ind w:left="0"/>
        <w:rPr>
          <w:color w:val="000000"/>
          <w:highlight w:val="yellow"/>
        </w:rPr>
      </w:pPr>
    </w:p>
    <w:p w14:paraId="10CD087F" w14:textId="77777777" w:rsidR="006A266D" w:rsidRDefault="00693A46" w:rsidP="005C1402">
      <w:pPr>
        <w:pStyle w:val="ListParagraph"/>
        <w:numPr>
          <w:ilvl w:val="2"/>
          <w:numId w:val="19"/>
        </w:numPr>
        <w:ind w:left="0" w:firstLine="0"/>
        <w:rPr>
          <w:color w:val="000000"/>
          <w:highlight w:val="yellow"/>
        </w:rPr>
      </w:pPr>
      <w:r w:rsidRPr="006A266D">
        <w:rPr>
          <w:color w:val="000000"/>
          <w:highlight w:val="yellow"/>
        </w:rPr>
        <w:t xml:space="preserve">Spin down the 1.5 </w:t>
      </w:r>
      <w:r w:rsidR="002F61A0" w:rsidRPr="006A266D">
        <w:rPr>
          <w:color w:val="000000"/>
          <w:highlight w:val="yellow"/>
        </w:rPr>
        <w:t>mL</w:t>
      </w:r>
      <w:r w:rsidRPr="006A266D">
        <w:rPr>
          <w:color w:val="000000"/>
          <w:highlight w:val="yellow"/>
        </w:rPr>
        <w:t xml:space="preserve"> microcentrifuge tubes at 13,000 x </w:t>
      </w:r>
      <w:r w:rsidRPr="006A266D">
        <w:rPr>
          <w:i/>
          <w:iCs/>
          <w:color w:val="000000"/>
          <w:highlight w:val="yellow"/>
        </w:rPr>
        <w:t>g</w:t>
      </w:r>
      <w:r w:rsidRPr="006A266D">
        <w:rPr>
          <w:color w:val="000000"/>
          <w:highlight w:val="yellow"/>
        </w:rPr>
        <w:t xml:space="preserve"> for 10 min. </w:t>
      </w:r>
    </w:p>
    <w:p w14:paraId="077A3932" w14:textId="77777777" w:rsidR="006A266D" w:rsidRPr="006A266D" w:rsidRDefault="006A266D" w:rsidP="006A266D">
      <w:pPr>
        <w:pStyle w:val="ListParagraph"/>
        <w:rPr>
          <w:color w:val="000000"/>
          <w:highlight w:val="yellow"/>
        </w:rPr>
      </w:pPr>
    </w:p>
    <w:p w14:paraId="4BEC816B" w14:textId="241B6A49" w:rsidR="00522231" w:rsidRDefault="0047455E" w:rsidP="005C1402">
      <w:pPr>
        <w:pStyle w:val="ListParagraph"/>
        <w:numPr>
          <w:ilvl w:val="2"/>
          <w:numId w:val="19"/>
        </w:numPr>
        <w:ind w:left="0" w:firstLine="0"/>
        <w:rPr>
          <w:color w:val="000000"/>
          <w:highlight w:val="yellow"/>
        </w:rPr>
      </w:pPr>
      <w:r w:rsidRPr="006A266D">
        <w:rPr>
          <w:color w:val="000000"/>
          <w:highlight w:val="yellow"/>
        </w:rPr>
        <w:t>Transfer 300 µL</w:t>
      </w:r>
      <w:r w:rsidR="00522231" w:rsidRPr="006A266D">
        <w:rPr>
          <w:color w:val="000000"/>
          <w:highlight w:val="yellow"/>
        </w:rPr>
        <w:t xml:space="preserve"> of the supernatant to a 6 </w:t>
      </w:r>
      <w:r w:rsidR="002F61A0" w:rsidRPr="006A266D">
        <w:rPr>
          <w:color w:val="000000"/>
          <w:highlight w:val="yellow"/>
        </w:rPr>
        <w:t>mL</w:t>
      </w:r>
      <w:r w:rsidR="00522231" w:rsidRPr="006A266D">
        <w:rPr>
          <w:color w:val="000000"/>
          <w:highlight w:val="yellow"/>
        </w:rPr>
        <w:t xml:space="preserve"> scintillation vial, add 4 </w:t>
      </w:r>
      <w:r w:rsidR="002F61A0" w:rsidRPr="006A266D">
        <w:rPr>
          <w:color w:val="000000"/>
          <w:highlight w:val="yellow"/>
        </w:rPr>
        <w:t>mL</w:t>
      </w:r>
      <w:r w:rsidR="00522231" w:rsidRPr="006A266D">
        <w:rPr>
          <w:color w:val="000000"/>
          <w:highlight w:val="yellow"/>
        </w:rPr>
        <w:t xml:space="preserve"> of scintillation fluid</w:t>
      </w:r>
      <w:r w:rsidR="006A266D">
        <w:rPr>
          <w:color w:val="000000"/>
          <w:highlight w:val="yellow"/>
        </w:rPr>
        <w:t>,</w:t>
      </w:r>
      <w:r w:rsidR="00522231" w:rsidRPr="006A266D">
        <w:rPr>
          <w:color w:val="000000"/>
          <w:highlight w:val="yellow"/>
        </w:rPr>
        <w:t xml:space="preserve"> and count the </w:t>
      </w:r>
      <w:r w:rsidR="00906C8F">
        <w:rPr>
          <w:color w:val="000000"/>
          <w:highlight w:val="yellow"/>
        </w:rPr>
        <w:t xml:space="preserve">radioactivity in the </w:t>
      </w:r>
      <w:r w:rsidR="00522231" w:rsidRPr="00925E99">
        <w:rPr>
          <w:color w:val="000000"/>
          <w:highlight w:val="yellow"/>
        </w:rPr>
        <w:t>sample</w:t>
      </w:r>
      <w:r w:rsidR="00906C8F" w:rsidRPr="00925E99">
        <w:rPr>
          <w:color w:val="000000"/>
          <w:highlight w:val="yellow"/>
        </w:rPr>
        <w:t>s</w:t>
      </w:r>
      <w:r w:rsidR="00522231" w:rsidRPr="00925E99">
        <w:rPr>
          <w:color w:val="000000"/>
          <w:highlight w:val="yellow"/>
        </w:rPr>
        <w:t xml:space="preserve"> </w:t>
      </w:r>
      <w:r w:rsidR="00906C8F" w:rsidRPr="00925E99">
        <w:rPr>
          <w:color w:val="000000"/>
          <w:highlight w:val="yellow"/>
        </w:rPr>
        <w:t xml:space="preserve">and </w:t>
      </w:r>
      <w:r w:rsidR="00925E99">
        <w:rPr>
          <w:color w:val="000000"/>
          <w:highlight w:val="yellow"/>
        </w:rPr>
        <w:t xml:space="preserve">the </w:t>
      </w:r>
      <w:r w:rsidR="00A561F4" w:rsidRPr="00925E99">
        <w:rPr>
          <w:color w:val="000000"/>
          <w:highlight w:val="yellow"/>
        </w:rPr>
        <w:t xml:space="preserve">substrate mix </w:t>
      </w:r>
      <w:r w:rsidR="00906C8F" w:rsidRPr="00925E99">
        <w:rPr>
          <w:color w:val="000000"/>
          <w:highlight w:val="yellow"/>
        </w:rPr>
        <w:t xml:space="preserve">aliquots </w:t>
      </w:r>
      <w:r w:rsidR="00A561F4" w:rsidRPr="00925E99">
        <w:rPr>
          <w:color w:val="000000"/>
          <w:highlight w:val="yellow"/>
        </w:rPr>
        <w:t>(step 2.2.</w:t>
      </w:r>
      <w:r w:rsidR="00925E99" w:rsidRPr="00925E99">
        <w:rPr>
          <w:color w:val="000000"/>
          <w:highlight w:val="yellow"/>
        </w:rPr>
        <w:t>9</w:t>
      </w:r>
      <w:r w:rsidR="00A561F4" w:rsidRPr="00925E99">
        <w:rPr>
          <w:color w:val="000000"/>
          <w:highlight w:val="yellow"/>
        </w:rPr>
        <w:t xml:space="preserve">) </w:t>
      </w:r>
      <w:r w:rsidR="00522231" w:rsidRPr="00925E99">
        <w:rPr>
          <w:color w:val="000000"/>
          <w:highlight w:val="yellow"/>
        </w:rPr>
        <w:t>in a</w:t>
      </w:r>
      <w:r w:rsidR="00522231" w:rsidRPr="006A266D">
        <w:rPr>
          <w:color w:val="000000"/>
          <w:highlight w:val="yellow"/>
        </w:rPr>
        <w:t xml:space="preserve"> </w:t>
      </w:r>
      <w:r w:rsidR="00522231" w:rsidRPr="006A266D">
        <w:rPr>
          <w:color w:val="000000"/>
          <w:highlight w:val="yellow"/>
        </w:rPr>
        <w:lastRenderedPageBreak/>
        <w:t>scintillation counter.</w:t>
      </w:r>
    </w:p>
    <w:p w14:paraId="1B6CBB78" w14:textId="77777777" w:rsidR="006A266D" w:rsidRPr="006A266D" w:rsidRDefault="006A266D" w:rsidP="006A266D">
      <w:pPr>
        <w:pStyle w:val="ListParagraph"/>
        <w:ind w:left="0"/>
        <w:rPr>
          <w:color w:val="000000"/>
          <w:highlight w:val="yellow"/>
        </w:rPr>
      </w:pPr>
    </w:p>
    <w:p w14:paraId="68367467" w14:textId="487FF978" w:rsidR="00693A46" w:rsidRPr="006A266D" w:rsidRDefault="00522231" w:rsidP="005C1402">
      <w:pPr>
        <w:rPr>
          <w:color w:val="000000"/>
        </w:rPr>
      </w:pPr>
      <w:r w:rsidRPr="006A266D">
        <w:rPr>
          <w:bCs/>
          <w:color w:val="000000"/>
        </w:rPr>
        <w:t>CAUTION:</w:t>
      </w:r>
      <w:r w:rsidRPr="006A266D">
        <w:rPr>
          <w:color w:val="000000"/>
        </w:rPr>
        <w:t xml:space="preserve"> After centrifuging, o</w:t>
      </w:r>
      <w:r w:rsidR="00693A46" w:rsidRPr="006A266D">
        <w:rPr>
          <w:color w:val="000000"/>
        </w:rPr>
        <w:t xml:space="preserve">pen the tubes under a </w:t>
      </w:r>
      <w:r w:rsidR="00A850D3" w:rsidRPr="006A266D">
        <w:rPr>
          <w:color w:val="000000"/>
        </w:rPr>
        <w:t xml:space="preserve">fume </w:t>
      </w:r>
      <w:r w:rsidR="00693A46" w:rsidRPr="006A266D">
        <w:rPr>
          <w:color w:val="000000"/>
        </w:rPr>
        <w:t xml:space="preserve">hood to avoid breathing the </w:t>
      </w:r>
      <w:r w:rsidR="00693A46" w:rsidRPr="006A266D">
        <w:rPr>
          <w:color w:val="000000"/>
          <w:vertAlign w:val="superscript"/>
        </w:rPr>
        <w:t>14</w:t>
      </w:r>
      <w:r w:rsidR="00693A46" w:rsidRPr="006A266D">
        <w:rPr>
          <w:color w:val="000000"/>
        </w:rPr>
        <w:t>C-CO</w:t>
      </w:r>
      <w:r w:rsidR="00693A46" w:rsidRPr="006A266D">
        <w:rPr>
          <w:color w:val="000000"/>
          <w:vertAlign w:val="subscript"/>
        </w:rPr>
        <w:t>2</w:t>
      </w:r>
      <w:r w:rsidR="00693A46" w:rsidRPr="006A266D">
        <w:rPr>
          <w:color w:val="000000"/>
        </w:rPr>
        <w:t xml:space="preserve"> produced by the complete oxidation of </w:t>
      </w:r>
      <w:r w:rsidR="00693A46" w:rsidRPr="006A266D">
        <w:rPr>
          <w:color w:val="000000"/>
          <w:vertAlign w:val="superscript"/>
        </w:rPr>
        <w:t>14</w:t>
      </w:r>
      <w:r w:rsidR="00693A46" w:rsidRPr="006A266D">
        <w:rPr>
          <w:color w:val="000000"/>
        </w:rPr>
        <w:t xml:space="preserve">C-acetyl-CoA generated by fatty acid β-oxidation and released by the acidic conditions. </w:t>
      </w:r>
    </w:p>
    <w:bookmarkEnd w:id="0"/>
    <w:p w14:paraId="0C1C829D" w14:textId="77777777" w:rsidR="00693A46" w:rsidRPr="006A266D" w:rsidRDefault="00693A46" w:rsidP="00693A46">
      <w:pPr>
        <w:pStyle w:val="ListParagraph"/>
        <w:rPr>
          <w:color w:val="000000"/>
        </w:rPr>
      </w:pPr>
    </w:p>
    <w:p w14:paraId="73F06D5E" w14:textId="57D775E0" w:rsidR="00A850D3" w:rsidRPr="006A266D" w:rsidRDefault="00693A46" w:rsidP="00693A46">
      <w:pPr>
        <w:pBdr>
          <w:top w:val="nil"/>
          <w:left w:val="nil"/>
          <w:bottom w:val="nil"/>
          <w:right w:val="nil"/>
          <w:between w:val="nil"/>
        </w:pBdr>
        <w:rPr>
          <w:b/>
          <w:color w:val="000000"/>
        </w:rPr>
      </w:pPr>
      <w:r w:rsidRPr="006A266D">
        <w:rPr>
          <w:b/>
          <w:color w:val="000000"/>
        </w:rPr>
        <w:t>REPRESENTATIVE RESULTS</w:t>
      </w:r>
      <w:r w:rsidR="005C1402" w:rsidRPr="006A266D">
        <w:rPr>
          <w:b/>
          <w:color w:val="000000"/>
        </w:rPr>
        <w:t>:</w:t>
      </w:r>
    </w:p>
    <w:p w14:paraId="7B887E42" w14:textId="364D63C6" w:rsidR="00693A46" w:rsidRDefault="006827A7" w:rsidP="00693A46">
      <w:r w:rsidRPr="006A266D">
        <w:t>The liver perfusion described here typically yields 30</w:t>
      </w:r>
      <w:r w:rsidR="006A266D">
        <w:t>–</w:t>
      </w:r>
      <w:r w:rsidRPr="006A266D">
        <w:t>40 million cells/liver w</w:t>
      </w:r>
      <w:r w:rsidR="009B7C32" w:rsidRPr="006A266D">
        <w:t xml:space="preserve">ith average viability of 80%, as estimated by trypan blue exclusion </w:t>
      </w:r>
      <w:r w:rsidRPr="006A266D">
        <w:t>(</w:t>
      </w:r>
      <w:r w:rsidRPr="006A266D">
        <w:rPr>
          <w:b/>
        </w:rPr>
        <w:t>Fig</w:t>
      </w:r>
      <w:r w:rsidR="006A266D">
        <w:rPr>
          <w:b/>
        </w:rPr>
        <w:t>ure</w:t>
      </w:r>
      <w:r w:rsidRPr="006A266D">
        <w:rPr>
          <w:b/>
        </w:rPr>
        <w:t xml:space="preserve"> 2</w:t>
      </w:r>
      <w:r w:rsidRPr="006A266D">
        <w:t>)</w:t>
      </w:r>
      <w:r w:rsidR="009B7C32" w:rsidRPr="006A266D">
        <w:t xml:space="preserve">. </w:t>
      </w:r>
      <w:r w:rsidR="00015E40" w:rsidRPr="006A266D">
        <w:t>The typical concentration of glucose in the Krebs-</w:t>
      </w:r>
      <w:proofErr w:type="spellStart"/>
      <w:r w:rsidR="00015E40" w:rsidRPr="006A266D">
        <w:t>Henseleit</w:t>
      </w:r>
      <w:proofErr w:type="spellEnd"/>
      <w:r w:rsidR="00015E40" w:rsidRPr="006A266D">
        <w:t xml:space="preserve"> </w:t>
      </w:r>
      <w:r w:rsidR="000D7546" w:rsidRPr="006A266D">
        <w:t>buffer</w:t>
      </w:r>
      <w:r w:rsidR="0089148D" w:rsidRPr="006A266D">
        <w:t xml:space="preserve"> (KHB)</w:t>
      </w:r>
      <w:r w:rsidR="00015E40" w:rsidRPr="006A266D">
        <w:t>, which</w:t>
      </w:r>
      <w:r w:rsidR="000D7546" w:rsidRPr="006A266D">
        <w:t xml:space="preserve"> is used to prepare</w:t>
      </w:r>
      <w:r w:rsidR="00015E40" w:rsidRPr="006A266D">
        <w:t xml:space="preserve"> </w:t>
      </w:r>
      <w:r w:rsidR="005576C6" w:rsidRPr="006A266D">
        <w:t xml:space="preserve">the perfusion </w:t>
      </w:r>
      <w:r w:rsidR="00015E40" w:rsidRPr="006A266D">
        <w:t>Buffers 1 and 2</w:t>
      </w:r>
      <w:r w:rsidR="005576C6" w:rsidRPr="006A266D">
        <w:t>,</w:t>
      </w:r>
      <w:r w:rsidR="00015E40" w:rsidRPr="006A266D">
        <w:t xml:space="preserve"> </w:t>
      </w:r>
      <w:r w:rsidR="000D7546" w:rsidRPr="006A266D">
        <w:t xml:space="preserve">is 11 </w:t>
      </w:r>
      <w:proofErr w:type="spellStart"/>
      <w:r w:rsidR="000D7546" w:rsidRPr="006A266D">
        <w:t>mM</w:t>
      </w:r>
      <w:r w:rsidR="00015E40" w:rsidRPr="006A266D">
        <w:t>.</w:t>
      </w:r>
      <w:proofErr w:type="spellEnd"/>
      <w:r w:rsidR="00015E40" w:rsidRPr="006A266D">
        <w:t xml:space="preserve"> </w:t>
      </w:r>
      <w:r w:rsidR="00CC2757" w:rsidRPr="006A266D">
        <w:t xml:space="preserve">When </w:t>
      </w:r>
      <w:r w:rsidR="003970B2" w:rsidRPr="006A266D">
        <w:t>measuring</w:t>
      </w:r>
      <w:r w:rsidR="00015E40" w:rsidRPr="006A266D">
        <w:t xml:space="preserve"> </w:t>
      </w:r>
      <w:r w:rsidR="00CC2757" w:rsidRPr="006A266D">
        <w:t>fatty acid β-oxidation in hepatocytes is</w:t>
      </w:r>
      <w:r w:rsidR="00015E40" w:rsidRPr="006A266D">
        <w:t xml:space="preserve">olated from fasted mice, </w:t>
      </w:r>
      <w:r w:rsidR="003970B2" w:rsidRPr="006A266D">
        <w:t xml:space="preserve">the </w:t>
      </w:r>
      <w:r w:rsidR="00CC2757" w:rsidRPr="006A266D">
        <w:t>concentration of glu</w:t>
      </w:r>
      <w:r w:rsidR="0089148D" w:rsidRPr="006A266D">
        <w:t>cose in the KHB</w:t>
      </w:r>
      <w:r w:rsidR="00015E40" w:rsidRPr="006A266D">
        <w:t xml:space="preserve"> </w:t>
      </w:r>
      <w:r w:rsidR="003970B2" w:rsidRPr="006A266D">
        <w:t>can be lowered to</w:t>
      </w:r>
      <w:r w:rsidR="000D7546" w:rsidRPr="006A266D">
        <w:t xml:space="preserve"> </w:t>
      </w:r>
      <w:r w:rsidR="00FE34BA" w:rsidRPr="006A266D">
        <w:t>better represent the fasted state</w:t>
      </w:r>
      <w:r w:rsidR="00CC2757" w:rsidRPr="006A266D">
        <w:t xml:space="preserve">. As shown in </w:t>
      </w:r>
      <w:r w:rsidR="00CC2757" w:rsidRPr="006A266D">
        <w:rPr>
          <w:b/>
        </w:rPr>
        <w:t>Fig</w:t>
      </w:r>
      <w:r w:rsidR="006A266D">
        <w:rPr>
          <w:b/>
        </w:rPr>
        <w:t>ure</w:t>
      </w:r>
      <w:r w:rsidR="00CC2757" w:rsidRPr="006A266D">
        <w:rPr>
          <w:b/>
        </w:rPr>
        <w:t xml:space="preserve"> 2</w:t>
      </w:r>
      <w:r w:rsidR="00CC2757" w:rsidRPr="006A266D">
        <w:t>, lower</w:t>
      </w:r>
      <w:r w:rsidR="00FE34BA" w:rsidRPr="006A266D">
        <w:t>ing the</w:t>
      </w:r>
      <w:r w:rsidR="00CC2757" w:rsidRPr="006A266D">
        <w:t xml:space="preserve"> glucose concentration </w:t>
      </w:r>
      <w:r w:rsidR="00FE34BA" w:rsidRPr="006A266D">
        <w:t xml:space="preserve">to 5.6 mM </w:t>
      </w:r>
      <w:r w:rsidR="00CC2757" w:rsidRPr="006A266D">
        <w:t xml:space="preserve">has no negative effect on the yield or </w:t>
      </w:r>
      <w:r w:rsidR="0089148D" w:rsidRPr="006A266D">
        <w:t>viability of</w:t>
      </w:r>
      <w:r w:rsidR="00CC2757" w:rsidRPr="006A266D">
        <w:t xml:space="preserve"> </w:t>
      </w:r>
      <w:r w:rsidR="0089148D" w:rsidRPr="006A266D">
        <w:t xml:space="preserve">the </w:t>
      </w:r>
      <w:r w:rsidR="00CC2757" w:rsidRPr="006A266D">
        <w:t>hepatocytes.</w:t>
      </w:r>
    </w:p>
    <w:p w14:paraId="67C92D3A" w14:textId="77777777" w:rsidR="006A266D" w:rsidRPr="006A266D" w:rsidRDefault="006A266D" w:rsidP="00693A46"/>
    <w:p w14:paraId="706F144A" w14:textId="452EEBCF" w:rsidR="002717F3" w:rsidRDefault="00693A46" w:rsidP="002717F3">
      <w:r w:rsidRPr="006A266D">
        <w:rPr>
          <w:b/>
        </w:rPr>
        <w:t xml:space="preserve">Table </w:t>
      </w:r>
      <w:r w:rsidR="00CF56EE" w:rsidRPr="006A266D">
        <w:rPr>
          <w:b/>
        </w:rPr>
        <w:t>2</w:t>
      </w:r>
      <w:r w:rsidRPr="006A266D">
        <w:t xml:space="preserve"> </w:t>
      </w:r>
      <w:r w:rsidR="00CF56EE" w:rsidRPr="006A266D">
        <w:t xml:space="preserve">shows a typical experimental setup for a hepatocyte </w:t>
      </w:r>
      <w:r w:rsidR="004B6551" w:rsidRPr="006A266D">
        <w:t xml:space="preserve">suspension </w:t>
      </w:r>
      <w:r w:rsidR="00CF56EE" w:rsidRPr="006A266D">
        <w:t xml:space="preserve">assayed in triplicate in the presence and absence of etomoxir, </w:t>
      </w:r>
      <w:r w:rsidR="004067C6" w:rsidRPr="006A266D">
        <w:t>a potent</w:t>
      </w:r>
      <w:r w:rsidR="004B6551" w:rsidRPr="006A266D">
        <w:t xml:space="preserve"> inhibitor of </w:t>
      </w:r>
      <w:r w:rsidR="00D4650E" w:rsidRPr="006A266D">
        <w:t>CPT1</w:t>
      </w:r>
      <w:r w:rsidR="00B23F81" w:rsidRPr="006A266D">
        <w:t xml:space="preserve"> and thus, </w:t>
      </w:r>
      <w:r w:rsidR="004B6551" w:rsidRPr="006A266D">
        <w:t>mitochondrial fatty acid oxidation</w:t>
      </w:r>
      <w:r w:rsidR="00DD2064" w:rsidRPr="006A266D">
        <w:rPr>
          <w:vertAlign w:val="superscript"/>
        </w:rPr>
        <w:fldChar w:fldCharType="begin">
          <w:fldData xml:space="preserve">PEVuZE5vdGU+PENpdGU+PEF1dGhvcj5MaWxseTwvQXV0aG9yPjxZZWFyPjE5OTI8L1llYXI+PFJl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==
</w:fldData>
        </w:fldChar>
      </w:r>
      <w:r w:rsidR="00E00F97" w:rsidRPr="006A266D">
        <w:rPr>
          <w:vertAlign w:val="superscript"/>
        </w:rPr>
        <w:instrText xml:space="preserve"> ADDIN EN.CITE </w:instrText>
      </w:r>
      <w:r w:rsidR="00E00F97" w:rsidRPr="006A266D">
        <w:rPr>
          <w:vertAlign w:val="superscript"/>
        </w:rPr>
        <w:fldChar w:fldCharType="begin">
          <w:fldData xml:space="preserve">PEVuZE5vdGU+PENpdGU+PEF1dGhvcj5MaWxseTwvQXV0aG9yPjxZZWFyPjE5OTI8L1llYXI+PFJl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==
</w:fldData>
        </w:fldChar>
      </w:r>
      <w:r w:rsidR="00E00F97" w:rsidRPr="006A266D">
        <w:rPr>
          <w:vertAlign w:val="superscript"/>
        </w:rPr>
        <w:instrText xml:space="preserve"> ADDIN EN.CITE.DATA </w:instrText>
      </w:r>
      <w:r w:rsidR="00E00F97" w:rsidRPr="006A266D">
        <w:rPr>
          <w:vertAlign w:val="superscript"/>
        </w:rPr>
      </w:r>
      <w:r w:rsidR="00E00F97" w:rsidRPr="006A266D">
        <w:rPr>
          <w:vertAlign w:val="superscript"/>
        </w:rPr>
        <w:fldChar w:fldCharType="end"/>
      </w:r>
      <w:r w:rsidR="00DD2064" w:rsidRPr="006A266D">
        <w:rPr>
          <w:vertAlign w:val="superscript"/>
        </w:rPr>
      </w:r>
      <w:r w:rsidR="00DD2064" w:rsidRPr="006A266D">
        <w:rPr>
          <w:vertAlign w:val="superscript"/>
        </w:rPr>
        <w:fldChar w:fldCharType="separate"/>
      </w:r>
      <w:r w:rsidR="00E00F97" w:rsidRPr="006A266D">
        <w:rPr>
          <w:noProof/>
          <w:vertAlign w:val="superscript"/>
        </w:rPr>
        <w:t>10,13</w:t>
      </w:r>
      <w:r w:rsidR="00DD2064" w:rsidRPr="006A266D">
        <w:rPr>
          <w:vertAlign w:val="superscript"/>
        </w:rPr>
        <w:fldChar w:fldCharType="end"/>
      </w:r>
      <w:r w:rsidR="00CF56EE" w:rsidRPr="006A266D">
        <w:t xml:space="preserve">. </w:t>
      </w:r>
      <w:r w:rsidR="00007A3F" w:rsidRPr="006A266D">
        <w:t xml:space="preserve">In the presence of this </w:t>
      </w:r>
      <w:r w:rsidR="0036384D" w:rsidRPr="006A266D">
        <w:t>or other inhibitors of mitochondrial fatty acid oxidation</w:t>
      </w:r>
      <w:r w:rsidR="00F947D0" w:rsidRPr="006A266D">
        <w:t xml:space="preserve">, </w:t>
      </w:r>
      <w:r w:rsidR="00007A3F" w:rsidRPr="006A266D">
        <w:t xml:space="preserve">any residual </w:t>
      </w:r>
      <w:r w:rsidR="004067C6" w:rsidRPr="006A266D">
        <w:rPr>
          <w:vertAlign w:val="superscript"/>
        </w:rPr>
        <w:t>14</w:t>
      </w:r>
      <w:r w:rsidR="00FA3BE2" w:rsidRPr="006A266D">
        <w:t>C-labeled products generated by</w:t>
      </w:r>
      <w:r w:rsidR="004067C6" w:rsidRPr="006A266D">
        <w:t xml:space="preserve"> </w:t>
      </w:r>
      <w:r w:rsidR="00925E99">
        <w:t>[1-14</w:t>
      </w:r>
      <w:proofErr w:type="gramStart"/>
      <w:r w:rsidR="00925E99">
        <w:t>C]palmitic</w:t>
      </w:r>
      <w:proofErr w:type="gramEnd"/>
      <w:r w:rsidR="00925E99">
        <w:t xml:space="preserve"> acid oxidation</w:t>
      </w:r>
      <w:r w:rsidR="00F947D0" w:rsidRPr="006A266D">
        <w:t xml:space="preserve"> </w:t>
      </w:r>
      <w:r w:rsidR="000C11AC" w:rsidRPr="006A266D">
        <w:t xml:space="preserve">can be ascribed </w:t>
      </w:r>
      <w:r w:rsidR="003A220E" w:rsidRPr="006A266D">
        <w:t xml:space="preserve">to </w:t>
      </w:r>
      <w:r w:rsidR="000C11AC" w:rsidRPr="006A266D">
        <w:t>the first cycle of β-oxidation in the peroxisomes</w:t>
      </w:r>
      <w:r w:rsidR="00E83160" w:rsidRPr="006A266D">
        <w:t>. T</w:t>
      </w:r>
      <w:r w:rsidR="004067C6" w:rsidRPr="006A266D">
        <w:t xml:space="preserve">hus, </w:t>
      </w:r>
      <w:r w:rsidR="002B651D" w:rsidRPr="006A266D">
        <w:t xml:space="preserve">the contribution of mitochondrial fatty acid oxidation to total fatty acid </w:t>
      </w:r>
      <w:r w:rsidR="00285016" w:rsidRPr="006A266D">
        <w:t>β-</w:t>
      </w:r>
      <w:r w:rsidR="002B651D" w:rsidRPr="006A266D">
        <w:t>oxidation can be calculated as the differe</w:t>
      </w:r>
      <w:r w:rsidR="006F30AC" w:rsidRPr="006A266D">
        <w:t>nce between total (-etomoxir</w:t>
      </w:r>
      <w:r w:rsidR="002B651D" w:rsidRPr="006A266D">
        <w:t>) and peroxisomal (+ etomoxir) fatty acid oxidation</w:t>
      </w:r>
      <w:r w:rsidR="00DD2064" w:rsidRPr="006A266D">
        <w:rPr>
          <w:vertAlign w:val="superscript"/>
        </w:rPr>
        <w:fldChar w:fldCharType="begin">
          <w:fldData xml:space="preserve">PEVuZE5vdGU+PENpdGU+PEF1dGhvcj5ZdTwvQXV0aG9yPjxZZWFyPjE5OTc8L1llYXI+PFJlY051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</w:fldData>
        </w:fldChar>
      </w:r>
      <w:r w:rsidR="00E00F97" w:rsidRPr="006A266D">
        <w:rPr>
          <w:vertAlign w:val="superscript"/>
        </w:rPr>
        <w:instrText xml:space="preserve"> ADDIN EN.CITE </w:instrText>
      </w:r>
      <w:r w:rsidR="00E00F97" w:rsidRPr="006A266D">
        <w:rPr>
          <w:vertAlign w:val="superscript"/>
        </w:rPr>
        <w:fldChar w:fldCharType="begin">
          <w:fldData xml:space="preserve">PEVuZE5vdGU+PENpdGU+PEF1dGhvcj5ZdTwvQXV0aG9yPjxZZWFyPjE5OTc8L1llYXI+PFJlY051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</w:fldData>
        </w:fldChar>
      </w:r>
      <w:r w:rsidR="00E00F97" w:rsidRPr="006A266D">
        <w:rPr>
          <w:vertAlign w:val="superscript"/>
        </w:rPr>
        <w:instrText xml:space="preserve"> ADDIN EN.CITE.DATA </w:instrText>
      </w:r>
      <w:r w:rsidR="00E00F97" w:rsidRPr="006A266D">
        <w:rPr>
          <w:vertAlign w:val="superscript"/>
        </w:rPr>
      </w:r>
      <w:r w:rsidR="00E00F97" w:rsidRPr="006A266D">
        <w:rPr>
          <w:vertAlign w:val="superscript"/>
        </w:rPr>
        <w:fldChar w:fldCharType="end"/>
      </w:r>
      <w:r w:rsidR="00DD2064" w:rsidRPr="006A266D">
        <w:rPr>
          <w:vertAlign w:val="superscript"/>
        </w:rPr>
      </w:r>
      <w:r w:rsidR="00DD2064" w:rsidRPr="006A266D">
        <w:rPr>
          <w:vertAlign w:val="superscript"/>
        </w:rPr>
        <w:fldChar w:fldCharType="separate"/>
      </w:r>
      <w:r w:rsidR="00E00F97" w:rsidRPr="006A266D">
        <w:rPr>
          <w:noProof/>
          <w:vertAlign w:val="superscript"/>
        </w:rPr>
        <w:t>7,14,15</w:t>
      </w:r>
      <w:r w:rsidR="00DD2064" w:rsidRPr="006A266D">
        <w:rPr>
          <w:vertAlign w:val="superscript"/>
        </w:rPr>
        <w:fldChar w:fldCharType="end"/>
      </w:r>
      <w:r w:rsidR="005503B9" w:rsidRPr="006A266D">
        <w:t xml:space="preserve"> </w:t>
      </w:r>
      <w:r w:rsidR="00F947D0" w:rsidRPr="006A266D">
        <w:t>(</w:t>
      </w:r>
      <w:r w:rsidR="00F947D0" w:rsidRPr="006A266D">
        <w:rPr>
          <w:b/>
        </w:rPr>
        <w:t>Fig</w:t>
      </w:r>
      <w:r w:rsidR="006A266D">
        <w:rPr>
          <w:b/>
        </w:rPr>
        <w:t>ure</w:t>
      </w:r>
      <w:r w:rsidR="00F947D0" w:rsidRPr="006A266D">
        <w:rPr>
          <w:b/>
        </w:rPr>
        <w:t xml:space="preserve"> 3</w:t>
      </w:r>
      <w:r w:rsidR="00F947D0" w:rsidRPr="006A266D">
        <w:t>).</w:t>
      </w:r>
      <w:r w:rsidR="006D41EF" w:rsidRPr="006A266D">
        <w:t xml:space="preserve"> </w:t>
      </w:r>
    </w:p>
    <w:p w14:paraId="67016E33" w14:textId="77777777" w:rsidR="006A266D" w:rsidRPr="006A266D" w:rsidRDefault="006A266D" w:rsidP="002717F3"/>
    <w:p w14:paraId="24300CB2" w14:textId="5CDC4BBA" w:rsidR="004B6551" w:rsidRPr="006A266D" w:rsidRDefault="00CE37EF" w:rsidP="00693A46">
      <w:r w:rsidRPr="006A266D">
        <w:t>For hepatocytes</w:t>
      </w:r>
      <w:r w:rsidR="005214B8" w:rsidRPr="006A266D">
        <w:t xml:space="preserve">, </w:t>
      </w:r>
      <w:r w:rsidRPr="006A266D">
        <w:t xml:space="preserve">more than 95% of </w:t>
      </w:r>
      <w:r w:rsidR="005214B8" w:rsidRPr="006A266D">
        <w:t>t</w:t>
      </w:r>
      <w:r w:rsidR="002717F3" w:rsidRPr="006A266D">
        <w:t xml:space="preserve">he radioactivity </w:t>
      </w:r>
      <w:r w:rsidR="00E17E8B" w:rsidRPr="006A266D">
        <w:t xml:space="preserve">associated with the </w:t>
      </w:r>
      <w:r w:rsidR="003737E4" w:rsidRPr="006A266D">
        <w:t xml:space="preserve">products of the </w:t>
      </w:r>
      <w:r w:rsidRPr="006A266D">
        <w:t>β-oxidation of [1-</w:t>
      </w:r>
      <w:r w:rsidRPr="006A266D">
        <w:rPr>
          <w:vertAlign w:val="superscript"/>
        </w:rPr>
        <w:t>14</w:t>
      </w:r>
      <w:r w:rsidRPr="006A266D">
        <w:t xml:space="preserve">C]palmitic acid is found in the </w:t>
      </w:r>
      <w:r w:rsidR="00E17E8B" w:rsidRPr="006A266D">
        <w:t>ASM</w:t>
      </w:r>
      <w:r w:rsidR="006A266D">
        <w:t>,</w:t>
      </w:r>
      <w:r w:rsidRPr="006A266D">
        <w:t xml:space="preserve"> and the </w:t>
      </w:r>
      <w:r w:rsidR="00E17E8B" w:rsidRPr="006A266D">
        <w:t xml:space="preserve">rest </w:t>
      </w:r>
      <w:r w:rsidRPr="006A266D">
        <w:t xml:space="preserve">is released as </w:t>
      </w:r>
      <w:r w:rsidR="002717F3" w:rsidRPr="006A266D">
        <w:rPr>
          <w:vertAlign w:val="superscript"/>
        </w:rPr>
        <w:t>14</w:t>
      </w:r>
      <w:r w:rsidR="002717F3" w:rsidRPr="006A266D">
        <w:t>C-CO</w:t>
      </w:r>
      <w:r w:rsidR="002717F3" w:rsidRPr="006A266D">
        <w:rPr>
          <w:vertAlign w:val="subscript"/>
        </w:rPr>
        <w:t>2</w:t>
      </w:r>
      <w:r w:rsidR="00DD2064" w:rsidRPr="006A266D">
        <w:rPr>
          <w:vertAlign w:val="superscript"/>
        </w:rPr>
        <w:fldChar w:fldCharType="begin"/>
      </w:r>
      <w:r w:rsidR="005D45AE" w:rsidRPr="006A266D">
        <w:rPr>
          <w:vertAlign w:val="superscript"/>
        </w:rPr>
        <w:instrText xml:space="preserve"> ADDIN EN.CITE &lt;EndNote&gt;&lt;Cite&gt;&lt;Author&gt;Spurway&lt;/Author&gt;&lt;Year&gt;1997&lt;/Year&gt;&lt;RecNum&gt;1518&lt;/RecNum&gt;&lt;DisplayText&gt;&lt;style face="superscript"&gt;10&lt;/style&gt;&lt;/DisplayText&gt;&lt;record&gt;&lt;rec-number&gt;1518&lt;/rec-number&gt;&lt;foreign-keys&gt;&lt;key app="EN" db-id="rps0ast5xst05beafdr5v2atevsa50wprs9p" timestamp="1620677135"&gt;1518&lt;/key&gt;&lt;/foreign-keys&gt;&lt;ref-type name="Journal Article"&gt;17&lt;/ref-type&gt;&lt;contributors&gt;&lt;authors&gt;&lt;author&gt;Spurway, T. D.&lt;/author&gt;&lt;author&gt;Sherratt, H. A.&lt;/author&gt;&lt;author&gt;Pogson, C. I.&lt;/author&gt;&lt;author&gt;Agius, L.&lt;/author&gt;&lt;/authors&gt;&lt;/contributors&gt;&lt;auth-address&gt;Department of Pharmacological Sciences, Medical School University of Newcastle upon Tyne, Newcastle upon Tyne NE2 4HH, UK.&lt;/auth-address&gt;&lt;titles&gt;&lt;title&gt;The flux control coefficient of carnitine palmitoyltransferase I on palmitate beta-oxidation in rat hepatocyte cultures&lt;/title&gt;&lt;secondary-title&gt;Biochem J&lt;/secondary-title&gt;&lt;/titles&gt;&lt;periodical&gt;&lt;full-title&gt;Biochemical Journal&lt;/full-title&gt;&lt;abbr-1&gt;Biochem. J.&lt;/abbr-1&gt;&lt;abbr-2&gt;Biochem J&lt;/abbr-2&gt;&lt;/periodical&gt;&lt;pages&gt;119-22&lt;/pages&gt;&lt;volume&gt;323 ( Pt 1)&lt;/volume&gt;&lt;keywords&gt;&lt;keyword&gt;Animals&lt;/keyword&gt;&lt;keyword&gt;Carnitine O-Palmitoyltransferase/antagonists &amp;amp; inhibitors/*metabolism&lt;/keyword&gt;&lt;keyword&gt;Cells, Cultured&lt;/keyword&gt;&lt;keyword&gt;Enzyme Inhibitors/pharmacology&lt;/keyword&gt;&lt;keyword&gt;Epoxy Compounds/pharmacology&lt;/keyword&gt;&lt;keyword&gt;Liver/cytology/*metabolism&lt;/keyword&gt;&lt;keyword&gt;Male&lt;/keyword&gt;&lt;keyword&gt;Oxidation-Reduction&lt;/keyword&gt;&lt;keyword&gt;Palmitic Acid/*metabolism&lt;/keyword&gt;&lt;keyword&gt;Rats&lt;/keyword&gt;&lt;keyword&gt;Rats, Wistar&lt;/keyword&gt;&lt;keyword&gt;Stereoisomerism&lt;/keyword&gt;&lt;/keywords&gt;&lt;dates&gt;&lt;year&gt;1997&lt;/year&gt;&lt;pub-dates&gt;&lt;date&gt;Apr 1&lt;/date&gt;&lt;/pub-dates&gt;&lt;/dates&gt;&lt;isbn&gt;0264-6021 (Print)&amp;#xD;0264-6021 (Linking)&lt;/isbn&gt;&lt;accession-num&gt;9173869&lt;/accession-num&gt;&lt;urls&gt;&lt;related-urls&gt;&lt;url&gt;https://www.ncbi.nlm.nih.gov/pubmed/9173869&lt;/url&gt;&lt;/related-urls&gt;&lt;/urls&gt;&lt;custom2&gt;PMC1218282&lt;/custom2&gt;&lt;electronic-resource-num&gt;10.1042/bj3230119&lt;/electronic-resource-num&gt;&lt;/record&gt;&lt;/Cite&gt;&lt;/EndNote&gt;</w:instrText>
      </w:r>
      <w:r w:rsidR="00DD2064" w:rsidRPr="006A266D">
        <w:rPr>
          <w:vertAlign w:val="superscript"/>
        </w:rPr>
        <w:fldChar w:fldCharType="separate"/>
      </w:r>
      <w:r w:rsidR="005D45AE" w:rsidRPr="006A266D">
        <w:rPr>
          <w:noProof/>
          <w:vertAlign w:val="superscript"/>
        </w:rPr>
        <w:t>10</w:t>
      </w:r>
      <w:r w:rsidR="00DD2064" w:rsidRPr="006A266D">
        <w:rPr>
          <w:vertAlign w:val="superscript"/>
        </w:rPr>
        <w:fldChar w:fldCharType="end"/>
      </w:r>
      <w:r w:rsidR="002717F3" w:rsidRPr="006A266D">
        <w:t xml:space="preserve">. </w:t>
      </w:r>
      <w:r w:rsidR="00AA390F" w:rsidRPr="006A266D">
        <w:t xml:space="preserve">The </w:t>
      </w:r>
      <w:r w:rsidR="00F924AD" w:rsidRPr="006A266D">
        <w:t>counts per minute (</w:t>
      </w:r>
      <w:r w:rsidR="00AA390F" w:rsidRPr="006A266D">
        <w:t>CPM</w:t>
      </w:r>
      <w:r w:rsidR="00F924AD" w:rsidRPr="006A266D">
        <w:t>)</w:t>
      </w:r>
      <w:r w:rsidR="00AA390F" w:rsidRPr="006A266D">
        <w:t xml:space="preserve"> associated with the background radioactivity </w:t>
      </w:r>
      <w:r w:rsidR="004B6551" w:rsidRPr="006A266D">
        <w:t xml:space="preserve">vary with the batch of </w:t>
      </w:r>
      <w:r w:rsidR="00D4650E" w:rsidRPr="006A266D">
        <w:t>[1-</w:t>
      </w:r>
      <w:r w:rsidR="00D4650E" w:rsidRPr="006A266D">
        <w:rPr>
          <w:vertAlign w:val="superscript"/>
        </w:rPr>
        <w:t>14</w:t>
      </w:r>
      <w:proofErr w:type="gramStart"/>
      <w:r w:rsidR="00D4650E" w:rsidRPr="006A266D">
        <w:t>C]palmitic</w:t>
      </w:r>
      <w:proofErr w:type="gramEnd"/>
      <w:r w:rsidR="00D4650E" w:rsidRPr="006A266D">
        <w:t xml:space="preserve"> acid</w:t>
      </w:r>
      <w:r w:rsidR="00925E99">
        <w:t>. However,</w:t>
      </w:r>
      <w:r w:rsidR="00AA390F" w:rsidRPr="006A266D">
        <w:t xml:space="preserve"> they are still significantly lower than the CPM obtained in samples allowed to incubate with the substrate mix for 15 min (</w:t>
      </w:r>
      <w:r w:rsidR="00AA390F" w:rsidRPr="006A266D">
        <w:rPr>
          <w:b/>
        </w:rPr>
        <w:t>Fig</w:t>
      </w:r>
      <w:r w:rsidR="006A266D">
        <w:rPr>
          <w:b/>
        </w:rPr>
        <w:t>ure</w:t>
      </w:r>
      <w:r w:rsidR="00AA390F" w:rsidRPr="006A266D">
        <w:rPr>
          <w:b/>
        </w:rPr>
        <w:t xml:space="preserve"> 3A</w:t>
      </w:r>
      <w:r w:rsidR="00AA390F" w:rsidRPr="006A266D">
        <w:t>). As expected, hepatocytes isolated from fasted mice show a robust increase in the rates of both mitochondrial and peroxisomal fatty acid β-oxidation, consistent with the known activation</w:t>
      </w:r>
      <w:r w:rsidR="0036384D" w:rsidRPr="006A266D">
        <w:t xml:space="preserve"> of these pathways</w:t>
      </w:r>
      <w:r w:rsidR="00DD2064" w:rsidRPr="006A266D">
        <w:rPr>
          <w:vertAlign w:val="superscript"/>
        </w:rPr>
        <w:fldChar w:fldCharType="begin">
          <w:fldData xml:space="preserve">PEVuZE5vdGU+PENpdGU+PEF1dGhvcj5WZWVya2FtcDwvQXV0aG9yPjxZZWFyPjE5ODY8L1llYXI+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xNjMzMi00MzwvcGFnZXM+PHZvbHVtZT4yODY8L3ZvbHVtZT48bnVtYmVyPjE4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=
</w:fldData>
        </w:fldChar>
      </w:r>
      <w:r w:rsidR="00E00F97" w:rsidRPr="006A266D">
        <w:rPr>
          <w:vertAlign w:val="superscript"/>
        </w:rPr>
        <w:instrText xml:space="preserve"> ADDIN EN.CITE </w:instrText>
      </w:r>
      <w:r w:rsidR="00E00F97" w:rsidRPr="006A266D">
        <w:rPr>
          <w:vertAlign w:val="superscript"/>
        </w:rPr>
        <w:fldChar w:fldCharType="begin">
          <w:fldData xml:space="preserve">PEVuZE5vdGU+PENpdGU+PEF1dGhvcj5WZWVya2FtcDwvQXV0aG9yPjxZZWFyPjE5ODY8L1llYXI+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xNjMzMi00MzwvcGFnZXM+PHZvbHVtZT4yODY8L3ZvbHVtZT48bnVtYmVyPjE4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=
</w:fldData>
        </w:fldChar>
      </w:r>
      <w:r w:rsidR="00E00F97" w:rsidRPr="006A266D">
        <w:rPr>
          <w:vertAlign w:val="superscript"/>
        </w:rPr>
        <w:instrText xml:space="preserve"> ADDIN EN.CITE.DATA </w:instrText>
      </w:r>
      <w:r w:rsidR="00E00F97" w:rsidRPr="006A266D">
        <w:rPr>
          <w:vertAlign w:val="superscript"/>
        </w:rPr>
      </w:r>
      <w:r w:rsidR="00E00F97" w:rsidRPr="006A266D">
        <w:rPr>
          <w:vertAlign w:val="superscript"/>
        </w:rPr>
        <w:fldChar w:fldCharType="end"/>
      </w:r>
      <w:r w:rsidR="00DD2064" w:rsidRPr="006A266D">
        <w:rPr>
          <w:vertAlign w:val="superscript"/>
        </w:rPr>
      </w:r>
      <w:r w:rsidR="00DD2064" w:rsidRPr="006A266D">
        <w:rPr>
          <w:vertAlign w:val="superscript"/>
        </w:rPr>
        <w:fldChar w:fldCharType="separate"/>
      </w:r>
      <w:r w:rsidR="00E00F97" w:rsidRPr="006A266D">
        <w:rPr>
          <w:noProof/>
          <w:vertAlign w:val="superscript"/>
        </w:rPr>
        <w:t>16</w:t>
      </w:r>
      <w:r w:rsidR="006A266D">
        <w:rPr>
          <w:noProof/>
          <w:vertAlign w:val="superscript"/>
        </w:rPr>
        <w:t>–</w:t>
      </w:r>
      <w:r w:rsidR="00E00F97" w:rsidRPr="006A266D">
        <w:rPr>
          <w:noProof/>
          <w:vertAlign w:val="superscript"/>
        </w:rPr>
        <w:t>19</w:t>
      </w:r>
      <w:r w:rsidR="00DD2064" w:rsidRPr="006A266D">
        <w:rPr>
          <w:vertAlign w:val="superscript"/>
        </w:rPr>
        <w:fldChar w:fldCharType="end"/>
      </w:r>
      <w:r w:rsidR="00AA390F" w:rsidRPr="006A266D">
        <w:t>.</w:t>
      </w:r>
    </w:p>
    <w:p w14:paraId="529C094D" w14:textId="10C61479" w:rsidR="004577D2" w:rsidRPr="006A266D" w:rsidRDefault="004577D2" w:rsidP="00693A46"/>
    <w:p w14:paraId="02191797" w14:textId="2AEC2C75" w:rsidR="004577D2" w:rsidRPr="006A266D" w:rsidRDefault="00693A46" w:rsidP="00693A46">
      <w:pPr>
        <w:rPr>
          <w:b/>
        </w:rPr>
      </w:pPr>
      <w:r w:rsidRPr="006A266D">
        <w:rPr>
          <w:b/>
        </w:rPr>
        <w:t>FIGURE AND TABLE LEGENDS</w:t>
      </w:r>
      <w:r w:rsidR="005C1402" w:rsidRPr="006A266D">
        <w:rPr>
          <w:b/>
        </w:rPr>
        <w:t>:</w:t>
      </w:r>
    </w:p>
    <w:p w14:paraId="11EE052E" w14:textId="56FBAEAC" w:rsidR="00AF08ED" w:rsidRPr="006A266D" w:rsidRDefault="00AF08ED" w:rsidP="00693A46">
      <w:pPr>
        <w:rPr>
          <w:b/>
        </w:rPr>
      </w:pPr>
      <w:r w:rsidRPr="006A266D">
        <w:rPr>
          <w:b/>
        </w:rPr>
        <w:t>Table 1</w:t>
      </w:r>
      <w:r w:rsidR="00B161D7">
        <w:rPr>
          <w:b/>
        </w:rPr>
        <w:t>:</w:t>
      </w:r>
      <w:r w:rsidRPr="006A266D">
        <w:rPr>
          <w:b/>
        </w:rPr>
        <w:t xml:space="preserve"> </w:t>
      </w:r>
      <w:r w:rsidR="00564898" w:rsidRPr="006A266D">
        <w:rPr>
          <w:b/>
        </w:rPr>
        <w:t>Buffers, media</w:t>
      </w:r>
      <w:r w:rsidR="00A20128" w:rsidRPr="006A266D">
        <w:rPr>
          <w:b/>
        </w:rPr>
        <w:t>,</w:t>
      </w:r>
      <w:r w:rsidR="00564898" w:rsidRPr="006A266D">
        <w:rPr>
          <w:b/>
        </w:rPr>
        <w:t xml:space="preserve"> and other </w:t>
      </w:r>
      <w:r w:rsidRPr="006A266D">
        <w:rPr>
          <w:b/>
        </w:rPr>
        <w:t xml:space="preserve">solutions required </w:t>
      </w:r>
      <w:r w:rsidR="00564898" w:rsidRPr="006A266D">
        <w:rPr>
          <w:b/>
        </w:rPr>
        <w:t xml:space="preserve">for the hepatocyte isolation and the fatty acid </w:t>
      </w:r>
      <w:r w:rsidR="00451811" w:rsidRPr="006A266D">
        <w:rPr>
          <w:b/>
        </w:rPr>
        <w:t>β-</w:t>
      </w:r>
      <w:r w:rsidR="00564898" w:rsidRPr="006A266D">
        <w:rPr>
          <w:b/>
        </w:rPr>
        <w:t>oxidation assay</w:t>
      </w:r>
    </w:p>
    <w:p w14:paraId="52102DC4" w14:textId="51B8883A" w:rsidR="00AF08ED" w:rsidRPr="006A266D" w:rsidRDefault="00AF08ED" w:rsidP="00693A46">
      <w:pPr>
        <w:rPr>
          <w:b/>
        </w:rPr>
      </w:pPr>
    </w:p>
    <w:p w14:paraId="2F4EF29C" w14:textId="729E4E91" w:rsidR="00AF08ED" w:rsidRPr="006A266D" w:rsidRDefault="00AF08ED" w:rsidP="00693A46">
      <w:pPr>
        <w:rPr>
          <w:b/>
        </w:rPr>
      </w:pPr>
      <w:r w:rsidRPr="006A266D">
        <w:rPr>
          <w:b/>
        </w:rPr>
        <w:t>Table 2</w:t>
      </w:r>
      <w:r w:rsidR="00B161D7">
        <w:rPr>
          <w:b/>
        </w:rPr>
        <w:t>:</w:t>
      </w:r>
      <w:r w:rsidRPr="006A266D">
        <w:rPr>
          <w:b/>
        </w:rPr>
        <w:t xml:space="preserve"> Example of </w:t>
      </w:r>
      <w:r w:rsidR="006A266D">
        <w:rPr>
          <w:b/>
        </w:rPr>
        <w:t xml:space="preserve">the </w:t>
      </w:r>
      <w:r w:rsidRPr="006A266D">
        <w:rPr>
          <w:b/>
        </w:rPr>
        <w:t xml:space="preserve">experimental setup for a hepatocyte suspension assayed in triplicate in the presence </w:t>
      </w:r>
      <w:r w:rsidR="006F4B1D" w:rsidRPr="006A266D">
        <w:rPr>
          <w:b/>
        </w:rPr>
        <w:t>and absence of etomoxir</w:t>
      </w:r>
      <w:r w:rsidRPr="006A266D">
        <w:rPr>
          <w:b/>
        </w:rPr>
        <w:t>.</w:t>
      </w:r>
    </w:p>
    <w:p w14:paraId="61D6ADCC" w14:textId="77777777" w:rsidR="00AF08ED" w:rsidRPr="006A266D" w:rsidRDefault="00AF08ED" w:rsidP="00693A46">
      <w:pPr>
        <w:rPr>
          <w:b/>
        </w:rPr>
      </w:pPr>
    </w:p>
    <w:p w14:paraId="07C0A3A0" w14:textId="53F3A967" w:rsidR="00693A46" w:rsidRPr="006A266D" w:rsidRDefault="00A84534" w:rsidP="00693A46">
      <w:r w:rsidRPr="006A266D">
        <w:rPr>
          <w:b/>
        </w:rPr>
        <w:t>Figure 1</w:t>
      </w:r>
      <w:r w:rsidR="00B161D7">
        <w:rPr>
          <w:b/>
        </w:rPr>
        <w:t xml:space="preserve">: </w:t>
      </w:r>
      <w:r w:rsidRPr="006A266D">
        <w:rPr>
          <w:b/>
        </w:rPr>
        <w:t xml:space="preserve">Perfusion apparatus and perfused liver. </w:t>
      </w:r>
      <w:r w:rsidR="006A266D" w:rsidRPr="0064735F">
        <w:rPr>
          <w:bCs/>
        </w:rPr>
        <w:t>(</w:t>
      </w:r>
      <w:r w:rsidRPr="006A266D">
        <w:rPr>
          <w:b/>
          <w:bCs/>
        </w:rPr>
        <w:t>A</w:t>
      </w:r>
      <w:r w:rsidRPr="006A266D">
        <w:t xml:space="preserve">) Peristaltic pump with outlet line connected to the needle used to cannulate and perfuse the liver. </w:t>
      </w:r>
      <w:r w:rsidR="006A266D">
        <w:t>(</w:t>
      </w:r>
      <w:r w:rsidRPr="006A266D">
        <w:rPr>
          <w:b/>
          <w:bCs/>
        </w:rPr>
        <w:t>B</w:t>
      </w:r>
      <w:r w:rsidRPr="006A266D">
        <w:t xml:space="preserve">) </w:t>
      </w:r>
      <w:r w:rsidR="006A266D">
        <w:t>S</w:t>
      </w:r>
      <w:r w:rsidRPr="006A266D">
        <w:t>uccessful cannulation is indicated by immediate and homogen</w:t>
      </w:r>
      <w:r w:rsidR="008E67D0" w:rsidRPr="006A266D">
        <w:t>e</w:t>
      </w:r>
      <w:r w:rsidRPr="006A266D">
        <w:t xml:space="preserve">ous blanching of the liver. </w:t>
      </w:r>
    </w:p>
    <w:p w14:paraId="0451D4DF" w14:textId="3BD77AAE" w:rsidR="00DB0469" w:rsidRPr="006A266D" w:rsidRDefault="00DB0469"/>
    <w:p w14:paraId="548A3010" w14:textId="5ADA52F1" w:rsidR="00A84534" w:rsidRDefault="00A84534">
      <w:pPr>
        <w:rPr>
          <w:rFonts w:asciiTheme="majorHAnsi" w:hAnsiTheme="majorHAnsi" w:cstheme="majorHAnsi"/>
        </w:rPr>
      </w:pPr>
      <w:r w:rsidRPr="006A266D">
        <w:rPr>
          <w:b/>
        </w:rPr>
        <w:t>Figure 2</w:t>
      </w:r>
      <w:r w:rsidR="00B161D7">
        <w:rPr>
          <w:b/>
        </w:rPr>
        <w:t>:</w:t>
      </w:r>
      <w:r w:rsidRPr="006A266D">
        <w:rPr>
          <w:b/>
        </w:rPr>
        <w:t xml:space="preserve"> </w:t>
      </w:r>
      <w:r w:rsidR="00392C7C" w:rsidRPr="006A266D">
        <w:rPr>
          <w:b/>
        </w:rPr>
        <w:t>Viability and yield of hepatocytes isolated</w:t>
      </w:r>
      <w:r w:rsidR="00617190" w:rsidRPr="006A266D">
        <w:rPr>
          <w:b/>
        </w:rPr>
        <w:t xml:space="preserve"> using the procedure described herein</w:t>
      </w:r>
      <w:r w:rsidR="00392C7C" w:rsidRPr="006A266D">
        <w:rPr>
          <w:b/>
        </w:rPr>
        <w:t>.</w:t>
      </w:r>
      <w:r w:rsidR="00392C7C" w:rsidRPr="006A266D">
        <w:t xml:space="preserve"> Hepatocytes were isolated from </w:t>
      </w:r>
      <w:r w:rsidR="006827A7" w:rsidRPr="006A266D">
        <w:t xml:space="preserve">male </w:t>
      </w:r>
      <w:r w:rsidR="00392C7C" w:rsidRPr="006A266D">
        <w:t xml:space="preserve">mice fed </w:t>
      </w:r>
      <w:r w:rsidR="00392C7C" w:rsidRPr="006A266D">
        <w:rPr>
          <w:i/>
        </w:rPr>
        <w:t>ad libitum</w:t>
      </w:r>
      <w:r w:rsidR="00392C7C" w:rsidRPr="006A266D">
        <w:t xml:space="preserve"> or fasted overnight for 16</w:t>
      </w:r>
      <w:r w:rsidR="006A266D">
        <w:t>–</w:t>
      </w:r>
      <w:r w:rsidR="00392C7C" w:rsidRPr="006A266D">
        <w:t xml:space="preserve">18 </w:t>
      </w:r>
      <w:r w:rsidR="00194704" w:rsidRPr="006A266D">
        <w:t>h</w:t>
      </w:r>
      <w:r w:rsidR="00392C7C" w:rsidRPr="006A266D">
        <w:t xml:space="preserve">. </w:t>
      </w:r>
      <w:r w:rsidR="006A266D">
        <w:t>(</w:t>
      </w:r>
      <w:r w:rsidR="00392C7C" w:rsidRPr="006A266D">
        <w:rPr>
          <w:b/>
          <w:bCs/>
        </w:rPr>
        <w:t>A</w:t>
      </w:r>
      <w:r w:rsidR="00392C7C" w:rsidRPr="006A266D">
        <w:t xml:space="preserve">) </w:t>
      </w:r>
      <w:r w:rsidR="00392C7C" w:rsidRPr="006A266D">
        <w:lastRenderedPageBreak/>
        <w:t xml:space="preserve">Hepatocyte viability and </w:t>
      </w:r>
      <w:r w:rsidR="006A266D">
        <w:t>(</w:t>
      </w:r>
      <w:r w:rsidR="00392C7C" w:rsidRPr="006A266D">
        <w:rPr>
          <w:b/>
          <w:bCs/>
        </w:rPr>
        <w:t>B</w:t>
      </w:r>
      <w:r w:rsidR="00392C7C" w:rsidRPr="006A266D">
        <w:t xml:space="preserve">) yield per liver. </w:t>
      </w:r>
      <w:r w:rsidR="00617190" w:rsidRPr="006A266D">
        <w:t>Data are reported as the me</w:t>
      </w:r>
      <w:r w:rsidR="007721C7" w:rsidRPr="006A266D">
        <w:t>an (bars) of measurements on individual hepatocyte preparations</w:t>
      </w:r>
      <w:r w:rsidR="00617190" w:rsidRPr="006A266D">
        <w:t xml:space="preserve"> (circles) ± SEM. </w:t>
      </w:r>
      <w:r w:rsidR="00C2481E" w:rsidRPr="006A266D">
        <w:t>Hepatocytes isolated from f</w:t>
      </w:r>
      <w:r w:rsidR="00E61568" w:rsidRPr="006A266D">
        <w:t>ed and f</w:t>
      </w:r>
      <w:r w:rsidR="00887CFF" w:rsidRPr="006A266D">
        <w:t xml:space="preserve">asted mice were compared using an </w:t>
      </w:r>
      <w:r w:rsidR="00E61568" w:rsidRPr="006A266D">
        <w:rPr>
          <w:rFonts w:asciiTheme="majorHAnsi" w:hAnsiTheme="majorHAnsi" w:cstheme="majorHAnsi"/>
        </w:rPr>
        <w:t>unpaired two-tailed Student's t-test.</w:t>
      </w:r>
      <w:r w:rsidR="00AC5C54">
        <w:rPr>
          <w:rFonts w:asciiTheme="majorHAnsi" w:hAnsiTheme="majorHAnsi" w:cstheme="majorHAnsi"/>
        </w:rPr>
        <w:t xml:space="preserve"> </w:t>
      </w:r>
      <w:r w:rsidR="00617190" w:rsidRPr="006A266D">
        <w:t xml:space="preserve">* </w:t>
      </w:r>
      <w:r w:rsidR="00617190" w:rsidRPr="006A266D">
        <w:rPr>
          <w:i/>
        </w:rPr>
        <w:t>p</w:t>
      </w:r>
      <w:r w:rsidR="006A266D">
        <w:rPr>
          <w:i/>
        </w:rPr>
        <w:t xml:space="preserve"> </w:t>
      </w:r>
      <w:r w:rsidR="00617190" w:rsidRPr="006A266D">
        <w:t>&lt;</w:t>
      </w:r>
      <w:r w:rsidR="006A266D">
        <w:t xml:space="preserve"> </w:t>
      </w:r>
      <w:r w:rsidR="00617190" w:rsidRPr="006A266D">
        <w:t>0.05</w:t>
      </w:r>
      <w:r w:rsidR="00617190" w:rsidRPr="006A266D">
        <w:rPr>
          <w:rFonts w:asciiTheme="majorHAnsi" w:hAnsiTheme="majorHAnsi" w:cstheme="majorHAnsi"/>
        </w:rPr>
        <w:t>.</w:t>
      </w:r>
      <w:r w:rsidR="00392C7C" w:rsidRPr="006A266D">
        <w:rPr>
          <w:rFonts w:asciiTheme="majorHAnsi" w:hAnsiTheme="majorHAnsi" w:cstheme="majorHAnsi"/>
        </w:rPr>
        <w:t xml:space="preserve"> </w:t>
      </w:r>
    </w:p>
    <w:p w14:paraId="04ACBBED" w14:textId="77777777" w:rsidR="00925E99" w:rsidRPr="006A266D" w:rsidRDefault="00925E99">
      <w:pPr>
        <w:rPr>
          <w:rFonts w:asciiTheme="majorHAnsi" w:hAnsiTheme="majorHAnsi" w:cstheme="majorHAnsi"/>
        </w:rPr>
      </w:pPr>
    </w:p>
    <w:p w14:paraId="7B10608A" w14:textId="76437459" w:rsidR="00601398" w:rsidRPr="006A266D" w:rsidRDefault="00544D83" w:rsidP="00601398">
      <w:r w:rsidRPr="006A266D">
        <w:rPr>
          <w:b/>
        </w:rPr>
        <w:t xml:space="preserve">Figure </w:t>
      </w:r>
      <w:r w:rsidR="00617190" w:rsidRPr="006A266D">
        <w:rPr>
          <w:b/>
        </w:rPr>
        <w:t>3</w:t>
      </w:r>
      <w:r w:rsidR="00B161D7">
        <w:rPr>
          <w:b/>
        </w:rPr>
        <w:t>:</w:t>
      </w:r>
      <w:r w:rsidR="00617190" w:rsidRPr="006A266D">
        <w:rPr>
          <w:b/>
        </w:rPr>
        <w:t xml:space="preserve"> F</w:t>
      </w:r>
      <w:r w:rsidRPr="006A266D">
        <w:rPr>
          <w:b/>
        </w:rPr>
        <w:t>att</w:t>
      </w:r>
      <w:r w:rsidR="00A761C2" w:rsidRPr="006A266D">
        <w:rPr>
          <w:b/>
        </w:rPr>
        <w:t xml:space="preserve">y acid </w:t>
      </w:r>
      <w:r w:rsidR="003230F3" w:rsidRPr="006A266D">
        <w:rPr>
          <w:b/>
        </w:rPr>
        <w:t>β-</w:t>
      </w:r>
      <w:r w:rsidR="00A761C2" w:rsidRPr="006A266D">
        <w:rPr>
          <w:b/>
        </w:rPr>
        <w:t>oxidation capacity</w:t>
      </w:r>
      <w:r w:rsidRPr="006A266D">
        <w:rPr>
          <w:b/>
        </w:rPr>
        <w:t xml:space="preserve"> </w:t>
      </w:r>
      <w:r w:rsidR="00A761C2" w:rsidRPr="006A266D">
        <w:rPr>
          <w:b/>
        </w:rPr>
        <w:t xml:space="preserve">in </w:t>
      </w:r>
      <w:r w:rsidRPr="006A266D">
        <w:rPr>
          <w:b/>
        </w:rPr>
        <w:t>hepa</w:t>
      </w:r>
      <w:r w:rsidR="00650065" w:rsidRPr="006A266D">
        <w:rPr>
          <w:b/>
        </w:rPr>
        <w:t xml:space="preserve">tocytes isolated from fed and fasted </w:t>
      </w:r>
      <w:r w:rsidR="006827A7" w:rsidRPr="006A266D">
        <w:rPr>
          <w:b/>
        </w:rPr>
        <w:t xml:space="preserve">male </w:t>
      </w:r>
      <w:r w:rsidR="00650065" w:rsidRPr="006A266D">
        <w:rPr>
          <w:b/>
        </w:rPr>
        <w:t>mice and assayed in suspension.</w:t>
      </w:r>
      <w:r w:rsidR="00650065" w:rsidRPr="006A266D">
        <w:t xml:space="preserve"> </w:t>
      </w:r>
      <w:r w:rsidR="00617190" w:rsidRPr="006A266D">
        <w:t>Freshly isolated hepatocytes were pre-</w:t>
      </w:r>
      <w:r w:rsidR="00601398" w:rsidRPr="006A266D">
        <w:t xml:space="preserve">incubated with </w:t>
      </w:r>
      <w:r w:rsidR="00617190" w:rsidRPr="006A266D">
        <w:t>etomoxir (</w:t>
      </w:r>
      <w:r w:rsidR="00601398" w:rsidRPr="006A266D">
        <w:t xml:space="preserve">45 µM, </w:t>
      </w:r>
      <w:r w:rsidR="00617190" w:rsidRPr="006A266D">
        <w:t>+</w:t>
      </w:r>
      <w:proofErr w:type="spellStart"/>
      <w:r w:rsidR="00617190" w:rsidRPr="006A266D">
        <w:t>Eto</w:t>
      </w:r>
      <w:proofErr w:type="spellEnd"/>
      <w:r w:rsidR="00617190" w:rsidRPr="006A266D">
        <w:t>)</w:t>
      </w:r>
      <w:r w:rsidR="007A1F1E" w:rsidRPr="006A266D">
        <w:t xml:space="preserve"> </w:t>
      </w:r>
      <w:r w:rsidR="00617190" w:rsidRPr="006A266D">
        <w:t>or DMSO (vehicle, -</w:t>
      </w:r>
      <w:proofErr w:type="spellStart"/>
      <w:r w:rsidR="00617190" w:rsidRPr="006A266D">
        <w:t>Eto</w:t>
      </w:r>
      <w:proofErr w:type="spellEnd"/>
      <w:r w:rsidR="00617190" w:rsidRPr="006A266D">
        <w:t xml:space="preserve">) before the addition of the substrate mix. </w:t>
      </w:r>
      <w:r w:rsidR="0064735F">
        <w:t>(</w:t>
      </w:r>
      <w:r w:rsidR="00617190" w:rsidRPr="0064735F">
        <w:rPr>
          <w:b/>
          <w:bCs/>
        </w:rPr>
        <w:t>A</w:t>
      </w:r>
      <w:r w:rsidR="00617190" w:rsidRPr="006A266D">
        <w:t xml:space="preserve">) </w:t>
      </w:r>
      <w:r w:rsidR="007A1F1E" w:rsidRPr="006A266D">
        <w:t>Total CPM</w:t>
      </w:r>
      <w:r w:rsidR="00617190" w:rsidRPr="006A266D">
        <w:t xml:space="preserve"> </w:t>
      </w:r>
      <w:r w:rsidR="00A761C2" w:rsidRPr="006A266D">
        <w:t xml:space="preserve">introduced in each assay and </w:t>
      </w:r>
      <w:r w:rsidR="00617190" w:rsidRPr="006A266D">
        <w:t>recovered in the ASM fraction of reactions set up to estimate the background radioactivity, total (-</w:t>
      </w:r>
      <w:proofErr w:type="spellStart"/>
      <w:r w:rsidR="00617190" w:rsidRPr="006A266D">
        <w:t>Eto</w:t>
      </w:r>
      <w:proofErr w:type="spellEnd"/>
      <w:r w:rsidR="00617190" w:rsidRPr="006A266D">
        <w:t>), peroxisomal (+</w:t>
      </w:r>
      <w:proofErr w:type="spellStart"/>
      <w:r w:rsidR="00617190" w:rsidRPr="006A266D">
        <w:t>Eto</w:t>
      </w:r>
      <w:proofErr w:type="spellEnd"/>
      <w:r w:rsidR="00617190" w:rsidRPr="006A266D">
        <w:t>)</w:t>
      </w:r>
      <w:r w:rsidR="00A761C2" w:rsidRPr="006A266D">
        <w:t>,</w:t>
      </w:r>
      <w:r w:rsidR="00617190" w:rsidRPr="006A266D">
        <w:t xml:space="preserve"> and mitochondrial </w:t>
      </w:r>
      <w:r w:rsidR="00A761C2" w:rsidRPr="006A266D">
        <w:t xml:space="preserve">fatty acid </w:t>
      </w:r>
      <w:r w:rsidR="0039495C" w:rsidRPr="006A266D">
        <w:t>β-</w:t>
      </w:r>
      <w:r w:rsidR="00A761C2" w:rsidRPr="006A266D">
        <w:t xml:space="preserve">oxidation. These data are shown before any correction </w:t>
      </w:r>
      <w:r w:rsidR="00C95928" w:rsidRPr="006A266D">
        <w:t>(for background,</w:t>
      </w:r>
      <w:r w:rsidR="00A761C2" w:rsidRPr="006A266D">
        <w:t xml:space="preserve"> </w:t>
      </w:r>
      <w:r w:rsidR="001F231F" w:rsidRPr="006A266D">
        <w:t>cell number</w:t>
      </w:r>
      <w:r w:rsidR="00200FF0" w:rsidRPr="006A266D">
        <w:t>,</w:t>
      </w:r>
      <w:r w:rsidR="001F231F" w:rsidRPr="006A266D">
        <w:t xml:space="preserve"> or </w:t>
      </w:r>
      <w:r w:rsidR="00A761C2" w:rsidRPr="006A266D">
        <w:t>protein levels</w:t>
      </w:r>
      <w:r w:rsidR="00C95928" w:rsidRPr="006A266D">
        <w:t>)</w:t>
      </w:r>
      <w:r w:rsidR="00A761C2" w:rsidRPr="006A266D">
        <w:t xml:space="preserve"> or </w:t>
      </w:r>
      <w:r w:rsidR="001F231F" w:rsidRPr="006A266D">
        <w:t xml:space="preserve">any </w:t>
      </w:r>
      <w:r w:rsidR="00A761C2" w:rsidRPr="006A266D">
        <w:t xml:space="preserve">other calculations were applied. </w:t>
      </w:r>
      <w:r w:rsidR="0064735F">
        <w:t>(</w:t>
      </w:r>
      <w:r w:rsidR="00A761C2" w:rsidRPr="0064735F">
        <w:rPr>
          <w:b/>
          <w:bCs/>
        </w:rPr>
        <w:t>B</w:t>
      </w:r>
      <w:r w:rsidR="00A761C2" w:rsidRPr="006A266D">
        <w:t xml:space="preserve">) </w:t>
      </w:r>
      <w:r w:rsidR="001F231F" w:rsidRPr="006A266D">
        <w:t xml:space="preserve">Data in </w:t>
      </w:r>
      <w:r w:rsidR="0064735F">
        <w:t>(</w:t>
      </w:r>
      <w:r w:rsidR="001F231F" w:rsidRPr="0064735F">
        <w:rPr>
          <w:b/>
          <w:bCs/>
        </w:rPr>
        <w:t>A</w:t>
      </w:r>
      <w:r w:rsidR="001F231F" w:rsidRPr="006A266D">
        <w:t xml:space="preserve">) corrected for the background, </w:t>
      </w:r>
      <w:r w:rsidR="0064735F">
        <w:t xml:space="preserve">the </w:t>
      </w:r>
      <w:r w:rsidR="00C95928" w:rsidRPr="006A266D">
        <w:t xml:space="preserve">total volume of the assay, </w:t>
      </w:r>
      <w:r w:rsidR="001F231F" w:rsidRPr="006A266D">
        <w:t xml:space="preserve">normalized to 1 million viable cells and expressed as the rate at which palmitic acid is oxidized in hepatocytes isolated from fed and fasted mice. </w:t>
      </w:r>
      <w:r w:rsidR="0064735F">
        <w:t>(</w:t>
      </w:r>
      <w:r w:rsidR="001F231F" w:rsidRPr="0064735F">
        <w:rPr>
          <w:b/>
          <w:bCs/>
        </w:rPr>
        <w:t>C</w:t>
      </w:r>
      <w:r w:rsidR="001F231F" w:rsidRPr="006A266D">
        <w:t xml:space="preserve">) </w:t>
      </w:r>
      <w:r w:rsidR="00A761C2" w:rsidRPr="006A266D">
        <w:t xml:space="preserve">Total protein </w:t>
      </w:r>
      <w:r w:rsidR="00601398" w:rsidRPr="006A266D">
        <w:t xml:space="preserve">corresponding to the estimated 750,000 </w:t>
      </w:r>
      <w:r w:rsidR="00A761C2" w:rsidRPr="006A266D">
        <w:t>hepatocytes</w:t>
      </w:r>
      <w:r w:rsidR="00601398" w:rsidRPr="006A266D">
        <w:t xml:space="preserve">/assay used. </w:t>
      </w:r>
      <w:r w:rsidR="0064735F">
        <w:t>(</w:t>
      </w:r>
      <w:r w:rsidR="001F231F" w:rsidRPr="0064735F">
        <w:rPr>
          <w:b/>
          <w:bCs/>
        </w:rPr>
        <w:t>D</w:t>
      </w:r>
      <w:r w:rsidR="00601398" w:rsidRPr="006A266D">
        <w:t xml:space="preserve">) Data in </w:t>
      </w:r>
      <w:r w:rsidR="0064735F">
        <w:t>(</w:t>
      </w:r>
      <w:r w:rsidR="00601398" w:rsidRPr="0064735F">
        <w:rPr>
          <w:b/>
          <w:bCs/>
        </w:rPr>
        <w:t>A</w:t>
      </w:r>
      <w:r w:rsidR="00601398" w:rsidRPr="006A266D">
        <w:t xml:space="preserve">) corrected </w:t>
      </w:r>
      <w:r w:rsidR="00BD6F50" w:rsidRPr="006A266D">
        <w:t xml:space="preserve">as in </w:t>
      </w:r>
      <w:r w:rsidR="0064735F">
        <w:t>(</w:t>
      </w:r>
      <w:r w:rsidR="00BD6F50" w:rsidRPr="0064735F">
        <w:rPr>
          <w:b/>
          <w:bCs/>
        </w:rPr>
        <w:t>B</w:t>
      </w:r>
      <w:r w:rsidR="00BD6F50" w:rsidRPr="006A266D">
        <w:t>) but normalized to mg of protein</w:t>
      </w:r>
      <w:r w:rsidR="00601398" w:rsidRPr="006A266D">
        <w:t>. Data are reported as the mean (bars) of measurements on ind</w:t>
      </w:r>
      <w:r w:rsidR="00E741D4" w:rsidRPr="006A266D">
        <w:t>ividual hepatocyte preparations</w:t>
      </w:r>
      <w:r w:rsidR="00601398" w:rsidRPr="006A266D">
        <w:t xml:space="preserve"> </w:t>
      </w:r>
      <w:r w:rsidR="00E61568" w:rsidRPr="006A266D">
        <w:t xml:space="preserve">(circles) </w:t>
      </w:r>
      <w:r w:rsidR="00601398" w:rsidRPr="006A266D">
        <w:t xml:space="preserve">± SEM. </w:t>
      </w:r>
      <w:r w:rsidR="00E741D4" w:rsidRPr="006A266D">
        <w:t>Hepatocytes isolated from f</w:t>
      </w:r>
      <w:r w:rsidR="00E61568" w:rsidRPr="006A266D">
        <w:t xml:space="preserve">ed </w:t>
      </w:r>
      <w:r w:rsidR="00E741D4" w:rsidRPr="006A266D">
        <w:t>and fasted mice were compared using an</w:t>
      </w:r>
      <w:r w:rsidR="00E61568" w:rsidRPr="006A266D">
        <w:t xml:space="preserve"> </w:t>
      </w:r>
      <w:r w:rsidR="00601398" w:rsidRPr="006A266D">
        <w:rPr>
          <w:rFonts w:asciiTheme="majorHAnsi" w:hAnsiTheme="majorHAnsi" w:cstheme="majorHAnsi"/>
        </w:rPr>
        <w:t xml:space="preserve">unpaired two-tailed Student's t-test. </w:t>
      </w:r>
      <w:r w:rsidR="00E61568" w:rsidRPr="006A266D">
        <w:t xml:space="preserve">* </w:t>
      </w:r>
      <w:r w:rsidR="00E61568" w:rsidRPr="006A266D">
        <w:rPr>
          <w:i/>
        </w:rPr>
        <w:t>p</w:t>
      </w:r>
      <w:r w:rsidR="0064735F">
        <w:rPr>
          <w:i/>
        </w:rPr>
        <w:t xml:space="preserve"> </w:t>
      </w:r>
      <w:r w:rsidR="00E61568" w:rsidRPr="006A266D">
        <w:t>&lt;</w:t>
      </w:r>
      <w:r w:rsidR="0064735F">
        <w:t xml:space="preserve"> </w:t>
      </w:r>
      <w:r w:rsidR="00E61568" w:rsidRPr="006A266D">
        <w:t xml:space="preserve">0.05; ** </w:t>
      </w:r>
      <w:r w:rsidR="00E61568" w:rsidRPr="006A266D">
        <w:rPr>
          <w:i/>
        </w:rPr>
        <w:t>p</w:t>
      </w:r>
      <w:r w:rsidR="0064735F">
        <w:rPr>
          <w:i/>
        </w:rPr>
        <w:t xml:space="preserve"> </w:t>
      </w:r>
      <w:r w:rsidR="00E61568" w:rsidRPr="006A266D">
        <w:t>&lt;</w:t>
      </w:r>
      <w:r w:rsidR="0064735F">
        <w:t xml:space="preserve"> </w:t>
      </w:r>
      <w:r w:rsidR="00E61568" w:rsidRPr="006A266D">
        <w:t xml:space="preserve">0.01. </w:t>
      </w:r>
    </w:p>
    <w:p w14:paraId="3B8AE8C0" w14:textId="26BCCF2A" w:rsidR="00DB0469" w:rsidRPr="006A266D" w:rsidRDefault="00DB0469">
      <w:pPr>
        <w:rPr>
          <w:color w:val="808080"/>
        </w:rPr>
      </w:pPr>
    </w:p>
    <w:p w14:paraId="5B0FE0EB" w14:textId="15D99AD8" w:rsidR="00DB0469" w:rsidRPr="006A266D" w:rsidRDefault="00D034E9">
      <w:pPr>
        <w:rPr>
          <w:b/>
        </w:rPr>
      </w:pPr>
      <w:r w:rsidRPr="006A266D">
        <w:rPr>
          <w:b/>
        </w:rPr>
        <w:t>DISCUSSION</w:t>
      </w:r>
      <w:r w:rsidR="005C1402" w:rsidRPr="006A266D">
        <w:rPr>
          <w:b/>
        </w:rPr>
        <w:t>:</w:t>
      </w:r>
    </w:p>
    <w:p w14:paraId="1978D50F" w14:textId="02A21DA2" w:rsidR="008F0B5A" w:rsidRPr="006A266D" w:rsidRDefault="002513D2" w:rsidP="008F0B5A">
      <w:pPr>
        <w:pBdr>
          <w:top w:val="nil"/>
          <w:left w:val="nil"/>
          <w:bottom w:val="nil"/>
          <w:right w:val="nil"/>
          <w:between w:val="nil"/>
        </w:pBdr>
        <w:rPr>
          <w:color w:val="000000"/>
        </w:rPr>
      </w:pPr>
      <w:r w:rsidRPr="006A266D">
        <w:rPr>
          <w:color w:val="000000"/>
        </w:rPr>
        <w:t xml:space="preserve">During the liver perfusion, </w:t>
      </w:r>
      <w:r w:rsidR="007A042A" w:rsidRPr="006A266D">
        <w:rPr>
          <w:color w:val="000000"/>
        </w:rPr>
        <w:t xml:space="preserve">it is critical to avoid the introduction of air bubbles, as they block the microcapillaries in the liver, preventing or restricting the buffer circulation and overall decreasing the </w:t>
      </w:r>
      <w:r w:rsidRPr="006A266D">
        <w:rPr>
          <w:color w:val="000000"/>
        </w:rPr>
        <w:t xml:space="preserve">hepatocyte </w:t>
      </w:r>
      <w:r w:rsidR="00364B9D" w:rsidRPr="006A266D">
        <w:rPr>
          <w:color w:val="000000"/>
        </w:rPr>
        <w:t>yield and viability</w:t>
      </w:r>
      <w:r w:rsidR="0072208F" w:rsidRPr="006A266D">
        <w:rPr>
          <w:color w:val="000000"/>
        </w:rPr>
        <w:fldChar w:fldCharType="begin">
          <w:fldData xml:space="preserve">PEVuZE5vdGU+PENpdGU+PEF1dGhvcj5MaTwvQXV0aG9yPjxZZWFyPjIwMTA8L1llYXI+PFJlY051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</w:fldData>
        </w:fldChar>
      </w:r>
      <w:r w:rsidR="00E00F97" w:rsidRPr="006A266D">
        <w:rPr>
          <w:color w:val="000000"/>
        </w:rPr>
        <w:instrText xml:space="preserve"> ADDIN EN.CITE </w:instrText>
      </w:r>
      <w:r w:rsidR="00E00F97" w:rsidRPr="006A266D">
        <w:rPr>
          <w:color w:val="000000"/>
        </w:rPr>
        <w:fldChar w:fldCharType="begin">
          <w:fldData xml:space="preserve">PEVuZE5vdGU+PENpdGU+PEF1dGhvcj5MaTwvQXV0aG9yPjxZZWFyPjIwMTA8L1llYXI+PFJlY051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</w:fldData>
        </w:fldChar>
      </w:r>
      <w:r w:rsidR="00E00F97" w:rsidRPr="006A266D">
        <w:rPr>
          <w:color w:val="000000"/>
        </w:rPr>
        <w:instrText xml:space="preserve"> ADDIN EN.CITE.DATA </w:instrText>
      </w:r>
      <w:r w:rsidR="00E00F97" w:rsidRPr="006A266D">
        <w:rPr>
          <w:color w:val="000000"/>
        </w:rPr>
      </w:r>
      <w:r w:rsidR="00E00F97" w:rsidRPr="006A266D">
        <w:rPr>
          <w:color w:val="000000"/>
        </w:rPr>
        <w:fldChar w:fldCharType="end"/>
      </w:r>
      <w:r w:rsidR="0072208F" w:rsidRPr="006A266D">
        <w:rPr>
          <w:color w:val="000000"/>
        </w:rPr>
      </w:r>
      <w:r w:rsidR="0072208F" w:rsidRPr="006A266D">
        <w:rPr>
          <w:color w:val="000000"/>
        </w:rPr>
        <w:fldChar w:fldCharType="separate"/>
      </w:r>
      <w:r w:rsidR="00E00F97" w:rsidRPr="006A266D">
        <w:rPr>
          <w:noProof/>
          <w:color w:val="000000"/>
          <w:vertAlign w:val="superscript"/>
        </w:rPr>
        <w:t>20,21</w:t>
      </w:r>
      <w:r w:rsidR="0072208F" w:rsidRPr="006A266D">
        <w:rPr>
          <w:color w:val="000000"/>
        </w:rPr>
        <w:fldChar w:fldCharType="end"/>
      </w:r>
      <w:r w:rsidR="005A2171" w:rsidRPr="006A266D">
        <w:rPr>
          <w:color w:val="000000"/>
        </w:rPr>
        <w:t xml:space="preserve">. </w:t>
      </w:r>
      <w:r w:rsidR="00ED20FB" w:rsidRPr="006A266D">
        <w:rPr>
          <w:color w:val="000000"/>
        </w:rPr>
        <w:t>P</w:t>
      </w:r>
      <w:r w:rsidR="00301AEC" w:rsidRPr="006A266D">
        <w:rPr>
          <w:color w:val="000000"/>
        </w:rPr>
        <w:t>recautions</w:t>
      </w:r>
      <w:r w:rsidR="008F0B5A" w:rsidRPr="006A266D">
        <w:rPr>
          <w:color w:val="000000"/>
        </w:rPr>
        <w:t>,</w:t>
      </w:r>
      <w:r w:rsidR="00301AEC" w:rsidRPr="006A266D">
        <w:rPr>
          <w:color w:val="000000"/>
        </w:rPr>
        <w:t xml:space="preserve"> </w:t>
      </w:r>
      <w:r w:rsidR="007A042A" w:rsidRPr="006A266D">
        <w:rPr>
          <w:color w:val="000000"/>
        </w:rPr>
        <w:t xml:space="preserve">such as </w:t>
      </w:r>
      <w:r w:rsidRPr="006A266D">
        <w:rPr>
          <w:color w:val="000000"/>
        </w:rPr>
        <w:t>closely inspecting</w:t>
      </w:r>
      <w:r w:rsidR="00364B9D" w:rsidRPr="006A266D">
        <w:rPr>
          <w:color w:val="000000"/>
        </w:rPr>
        <w:t xml:space="preserve"> the buffer-filled inlet line before cannulation of the IVC and avoiding lifting the inlet line off the tube containing Buffer 1 to switch to Buffer 2</w:t>
      </w:r>
      <w:r w:rsidR="00F66F65" w:rsidRPr="006A266D">
        <w:rPr>
          <w:color w:val="000000"/>
        </w:rPr>
        <w:t>, as described herein,</w:t>
      </w:r>
      <w:r w:rsidRPr="006A266D">
        <w:rPr>
          <w:color w:val="000000"/>
        </w:rPr>
        <w:t xml:space="preserve"> can successfully decrease the number of failed perfusions (viability &lt;70%)</w:t>
      </w:r>
      <w:r w:rsidR="007A042A" w:rsidRPr="006A266D">
        <w:rPr>
          <w:color w:val="000000"/>
        </w:rPr>
        <w:t>.</w:t>
      </w:r>
      <w:r w:rsidR="00F66F65" w:rsidRPr="006A266D">
        <w:rPr>
          <w:color w:val="000000"/>
        </w:rPr>
        <w:t xml:space="preserve"> </w:t>
      </w:r>
      <w:r w:rsidR="008F0B5A" w:rsidRPr="006A266D">
        <w:rPr>
          <w:color w:val="000000"/>
        </w:rPr>
        <w:t>The use of bubble traps in the perfusion system can also significantly reduce this risk</w:t>
      </w:r>
      <w:r w:rsidR="00DD2064" w:rsidRPr="006A266D">
        <w:rPr>
          <w:color w:val="000000"/>
          <w:vertAlign w:val="superscript"/>
        </w:rPr>
        <w:fldChar w:fldCharType="begin">
          <w:fldData xml:space="preserve">PEVuZE5vdGU+PENpdGU+PEF1dGhvcj5MaTwvQXV0aG9yPjxZZWFyPjIwMTA8L1llYXI+PFJlY051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</w:fldData>
        </w:fldChar>
      </w:r>
      <w:r w:rsidR="00E00F97" w:rsidRPr="006A266D">
        <w:rPr>
          <w:color w:val="000000"/>
          <w:vertAlign w:val="superscript"/>
        </w:rPr>
        <w:instrText xml:space="preserve"> ADDIN EN.CITE </w:instrText>
      </w:r>
      <w:r w:rsidR="00E00F97" w:rsidRPr="006A266D">
        <w:rPr>
          <w:color w:val="000000"/>
          <w:vertAlign w:val="superscript"/>
        </w:rPr>
        <w:fldChar w:fldCharType="begin">
          <w:fldData xml:space="preserve">PEVuZE5vdGU+PENpdGU+PEF1dGhvcj5MaTwvQXV0aG9yPjxZZWFyPjIwMTA8L1llYXI+PFJlY051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</w:fldData>
        </w:fldChar>
      </w:r>
      <w:r w:rsidR="00E00F97" w:rsidRPr="006A266D">
        <w:rPr>
          <w:color w:val="000000"/>
          <w:vertAlign w:val="superscript"/>
        </w:rPr>
        <w:instrText xml:space="preserve"> ADDIN EN.CITE.DATA </w:instrText>
      </w:r>
      <w:r w:rsidR="00E00F97" w:rsidRPr="006A266D">
        <w:rPr>
          <w:color w:val="000000"/>
          <w:vertAlign w:val="superscript"/>
        </w:rPr>
      </w:r>
      <w:r w:rsidR="00E00F97"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E00F97" w:rsidRPr="006A266D">
        <w:rPr>
          <w:noProof/>
          <w:color w:val="000000"/>
          <w:vertAlign w:val="superscript"/>
        </w:rPr>
        <w:t>20,21</w:t>
      </w:r>
      <w:r w:rsidR="00DD2064" w:rsidRPr="006A266D">
        <w:rPr>
          <w:color w:val="000000"/>
          <w:vertAlign w:val="superscript"/>
        </w:rPr>
        <w:fldChar w:fldCharType="end"/>
      </w:r>
      <w:r w:rsidR="008F0B5A" w:rsidRPr="006A266D">
        <w:rPr>
          <w:color w:val="000000"/>
        </w:rPr>
        <w:t>.</w:t>
      </w:r>
    </w:p>
    <w:p w14:paraId="1BB7F637" w14:textId="77777777" w:rsidR="005C1402" w:rsidRPr="006A266D" w:rsidRDefault="005C1402" w:rsidP="008F0B5A">
      <w:pPr>
        <w:pBdr>
          <w:top w:val="nil"/>
          <w:left w:val="nil"/>
          <w:bottom w:val="nil"/>
          <w:right w:val="nil"/>
          <w:between w:val="nil"/>
        </w:pBdr>
        <w:rPr>
          <w:color w:val="000000"/>
        </w:rPr>
      </w:pPr>
    </w:p>
    <w:p w14:paraId="0FB3483F" w14:textId="172CD4D3" w:rsidR="00985C7F" w:rsidRPr="006A266D" w:rsidRDefault="00F66F65" w:rsidP="00364B9D">
      <w:pPr>
        <w:pBdr>
          <w:top w:val="nil"/>
          <w:left w:val="nil"/>
          <w:bottom w:val="nil"/>
          <w:right w:val="nil"/>
          <w:between w:val="nil"/>
        </w:pBdr>
        <w:rPr>
          <w:color w:val="000000"/>
        </w:rPr>
      </w:pPr>
      <w:r w:rsidRPr="006A266D">
        <w:rPr>
          <w:color w:val="000000"/>
        </w:rPr>
        <w:t xml:space="preserve">The </w:t>
      </w:r>
      <w:r w:rsidR="00A254FE" w:rsidRPr="006A266D">
        <w:rPr>
          <w:color w:val="000000"/>
        </w:rPr>
        <w:t>collagenase activity</w:t>
      </w:r>
      <w:r w:rsidRPr="006A266D">
        <w:rPr>
          <w:color w:val="000000"/>
        </w:rPr>
        <w:t xml:space="preserve"> is another critical parameter for the isolation of hepatocytes</w:t>
      </w:r>
      <w:r w:rsidR="00A254FE" w:rsidRPr="006A266D">
        <w:rPr>
          <w:color w:val="000000"/>
        </w:rPr>
        <w:t>, historically requiring testing and optimization of each new batch acquired</w:t>
      </w:r>
      <w:r w:rsidR="00DD2064" w:rsidRPr="006A266D">
        <w:rPr>
          <w:color w:val="000000"/>
          <w:vertAlign w:val="superscript"/>
        </w:rPr>
        <w:fldChar w:fldCharType="begin">
          <w:fldData xml:space="preserve">PEVuZE5vdGU+PENpdGU+PEF1dGhvcj5MZWU8L0F1dGhvcj48WWVhcj4yMDEzPC9ZZWFyPjxSZWNO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</w:fldData>
        </w:fldChar>
      </w:r>
      <w:r w:rsidR="00E00F97" w:rsidRPr="006A266D">
        <w:rPr>
          <w:color w:val="000000"/>
          <w:vertAlign w:val="superscript"/>
        </w:rPr>
        <w:instrText xml:space="preserve"> ADDIN EN.CITE </w:instrText>
      </w:r>
      <w:r w:rsidR="00E00F97" w:rsidRPr="006A266D">
        <w:rPr>
          <w:color w:val="000000"/>
          <w:vertAlign w:val="superscript"/>
        </w:rPr>
        <w:fldChar w:fldCharType="begin">
          <w:fldData xml:space="preserve">PEVuZE5vdGU+PENpdGU+PEF1dGhvcj5MZWU8L0F1dGhvcj48WWVhcj4yMDEzPC9ZZWFyPjxSZWNO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</w:fldData>
        </w:fldChar>
      </w:r>
      <w:r w:rsidR="00E00F97" w:rsidRPr="006A266D">
        <w:rPr>
          <w:color w:val="000000"/>
          <w:vertAlign w:val="superscript"/>
        </w:rPr>
        <w:instrText xml:space="preserve"> ADDIN EN.CITE.DATA </w:instrText>
      </w:r>
      <w:r w:rsidR="00E00F97" w:rsidRPr="006A266D">
        <w:rPr>
          <w:color w:val="000000"/>
          <w:vertAlign w:val="superscript"/>
        </w:rPr>
      </w:r>
      <w:r w:rsidR="00E00F97"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E00F97" w:rsidRPr="006A266D">
        <w:rPr>
          <w:noProof/>
          <w:color w:val="000000"/>
          <w:vertAlign w:val="superscript"/>
        </w:rPr>
        <w:t>12,20</w:t>
      </w:r>
      <w:r w:rsidR="00DD2064" w:rsidRPr="006A266D">
        <w:rPr>
          <w:color w:val="000000"/>
          <w:vertAlign w:val="superscript"/>
        </w:rPr>
        <w:fldChar w:fldCharType="end"/>
      </w:r>
      <w:r w:rsidR="00A254FE" w:rsidRPr="006A266D">
        <w:rPr>
          <w:color w:val="000000"/>
        </w:rPr>
        <w:t>.</w:t>
      </w:r>
      <w:r w:rsidR="00A254FE" w:rsidRPr="006A266D">
        <w:t xml:space="preserve"> The </w:t>
      </w:r>
      <w:r w:rsidR="004E6FCB" w:rsidRPr="006A266D">
        <w:t xml:space="preserve">use </w:t>
      </w:r>
      <w:r w:rsidR="00A254FE" w:rsidRPr="006A266D">
        <w:t xml:space="preserve">of </w:t>
      </w:r>
      <w:r w:rsidR="006C49C2" w:rsidRPr="006A266D">
        <w:t xml:space="preserve">a </w:t>
      </w:r>
      <w:r w:rsidR="00A254FE" w:rsidRPr="006A266D">
        <w:rPr>
          <w:color w:val="000000"/>
        </w:rPr>
        <w:t>hi</w:t>
      </w:r>
      <w:r w:rsidR="006C49C2" w:rsidRPr="006A266D">
        <w:rPr>
          <w:color w:val="000000"/>
        </w:rPr>
        <w:t>ghly purified and defined blend</w:t>
      </w:r>
      <w:r w:rsidR="00A254FE" w:rsidRPr="006A266D">
        <w:rPr>
          <w:color w:val="000000"/>
        </w:rPr>
        <w:t xml:space="preserve"> of collagenase</w:t>
      </w:r>
      <w:r w:rsidR="00BD7681" w:rsidRPr="006A266D">
        <w:rPr>
          <w:color w:val="000000"/>
        </w:rPr>
        <w:t>s</w:t>
      </w:r>
      <w:r w:rsidR="00A254FE" w:rsidRPr="006A266D">
        <w:rPr>
          <w:color w:val="000000"/>
        </w:rPr>
        <w:t xml:space="preserve"> dramatically reduces the batch-to-batch variability, eliminating the need to test each new batch.</w:t>
      </w:r>
      <w:r w:rsidR="00ED20FB" w:rsidRPr="006A266D">
        <w:rPr>
          <w:color w:val="000000"/>
        </w:rPr>
        <w:t xml:space="preserve"> </w:t>
      </w:r>
      <w:r w:rsidR="00985C7F" w:rsidRPr="006A266D">
        <w:rPr>
          <w:color w:val="000000"/>
        </w:rPr>
        <w:t>Furthermore, when these blends are used, small adjustments in the volume used (</w:t>
      </w:r>
      <w:r w:rsidR="0064735F">
        <w:rPr>
          <w:color w:val="000000"/>
        </w:rPr>
        <w:t>±</w:t>
      </w:r>
      <w:r w:rsidR="00985C7F" w:rsidRPr="006A266D">
        <w:rPr>
          <w:color w:val="000000"/>
        </w:rPr>
        <w:t>10</w:t>
      </w:r>
      <w:r w:rsidR="0064735F">
        <w:rPr>
          <w:color w:val="000000"/>
        </w:rPr>
        <w:t>–</w:t>
      </w:r>
      <w:r w:rsidR="00985C7F" w:rsidRPr="006A266D">
        <w:rPr>
          <w:color w:val="000000"/>
        </w:rPr>
        <w:t>20 µ</w:t>
      </w:r>
      <w:r w:rsidR="00F47886" w:rsidRPr="006A266D">
        <w:rPr>
          <w:color w:val="000000"/>
        </w:rPr>
        <w:t>L</w:t>
      </w:r>
      <w:r w:rsidR="00985C7F" w:rsidRPr="006A266D">
        <w:rPr>
          <w:color w:val="000000"/>
        </w:rPr>
        <w:t>) are usually sufficient to restore high yields or viability of the hepatocyte preparations.</w:t>
      </w:r>
      <w:r w:rsidR="0072635A" w:rsidRPr="006A266D">
        <w:rPr>
          <w:color w:val="000000"/>
        </w:rPr>
        <w:t xml:space="preserve"> </w:t>
      </w:r>
    </w:p>
    <w:p w14:paraId="01671A29" w14:textId="77777777" w:rsidR="005C1402" w:rsidRPr="006A266D" w:rsidRDefault="005C1402" w:rsidP="00364B9D">
      <w:pPr>
        <w:pBdr>
          <w:top w:val="nil"/>
          <w:left w:val="nil"/>
          <w:bottom w:val="nil"/>
          <w:right w:val="nil"/>
          <w:between w:val="nil"/>
        </w:pBdr>
        <w:rPr>
          <w:color w:val="000000"/>
        </w:rPr>
      </w:pPr>
    </w:p>
    <w:p w14:paraId="73C9873D" w14:textId="427ECDA7" w:rsidR="0072635A" w:rsidRPr="006A266D" w:rsidRDefault="0072635A" w:rsidP="00364B9D">
      <w:pPr>
        <w:pBdr>
          <w:top w:val="nil"/>
          <w:left w:val="nil"/>
          <w:bottom w:val="nil"/>
          <w:right w:val="nil"/>
          <w:between w:val="nil"/>
        </w:pBdr>
        <w:rPr>
          <w:color w:val="000000"/>
        </w:rPr>
      </w:pPr>
      <w:r w:rsidRPr="006A266D">
        <w:rPr>
          <w:color w:val="000000"/>
        </w:rPr>
        <w:t>H</w:t>
      </w:r>
      <w:r w:rsidR="00ED20FB" w:rsidRPr="006A266D">
        <w:rPr>
          <w:color w:val="000000"/>
        </w:rPr>
        <w:t>epatoc</w:t>
      </w:r>
      <w:r w:rsidR="00CC05B2" w:rsidRPr="006A266D">
        <w:rPr>
          <w:color w:val="000000"/>
        </w:rPr>
        <w:t>ytes are delicate cells. All re</w:t>
      </w:r>
      <w:r w:rsidR="00ED20FB" w:rsidRPr="006A266D">
        <w:rPr>
          <w:color w:val="000000"/>
        </w:rPr>
        <w:t xml:space="preserve">suspension and dispensing steps should be done gently by swirling </w:t>
      </w:r>
      <w:r w:rsidR="0004188C" w:rsidRPr="006A266D">
        <w:rPr>
          <w:color w:val="000000"/>
        </w:rPr>
        <w:t xml:space="preserve">or </w:t>
      </w:r>
      <w:r w:rsidR="00ED20FB" w:rsidRPr="006A266D">
        <w:rPr>
          <w:color w:val="000000"/>
        </w:rPr>
        <w:t>pipetting slowly</w:t>
      </w:r>
      <w:r w:rsidR="0004188C" w:rsidRPr="006A266D">
        <w:rPr>
          <w:color w:val="000000"/>
        </w:rPr>
        <w:t xml:space="preserve"> to reduce shear damage and lysis. </w:t>
      </w:r>
      <w:r w:rsidR="00663CAB" w:rsidRPr="006A266D">
        <w:rPr>
          <w:color w:val="000000"/>
        </w:rPr>
        <w:t>The use of wide</w:t>
      </w:r>
      <w:r w:rsidR="0064735F">
        <w:rPr>
          <w:color w:val="000000"/>
        </w:rPr>
        <w:t>-</w:t>
      </w:r>
      <w:r w:rsidR="00663CAB" w:rsidRPr="006A266D">
        <w:rPr>
          <w:color w:val="000000"/>
        </w:rPr>
        <w:t xml:space="preserve">bore tips can also further minimize hepatocyte damage. </w:t>
      </w:r>
      <w:proofErr w:type="spellStart"/>
      <w:r w:rsidR="0004188C" w:rsidRPr="006A266D">
        <w:rPr>
          <w:color w:val="000000"/>
        </w:rPr>
        <w:t>Vortex</w:t>
      </w:r>
      <w:r w:rsidR="007517D3" w:rsidRPr="006A266D">
        <w:rPr>
          <w:color w:val="000000"/>
        </w:rPr>
        <w:t>ing</w:t>
      </w:r>
      <w:proofErr w:type="spellEnd"/>
      <w:r w:rsidR="007517D3" w:rsidRPr="006A266D">
        <w:rPr>
          <w:color w:val="000000"/>
        </w:rPr>
        <w:t xml:space="preserve"> at step</w:t>
      </w:r>
      <w:r w:rsidR="0064735F">
        <w:rPr>
          <w:color w:val="000000"/>
        </w:rPr>
        <w:t>s</w:t>
      </w:r>
      <w:r w:rsidR="007517D3" w:rsidRPr="006A266D">
        <w:rPr>
          <w:color w:val="000000"/>
        </w:rPr>
        <w:t xml:space="preserve"> 2.2.2 and 2.2.</w:t>
      </w:r>
      <w:r w:rsidR="00925E99">
        <w:rPr>
          <w:color w:val="000000"/>
        </w:rPr>
        <w:t>7</w:t>
      </w:r>
      <w:r w:rsidR="007517D3" w:rsidRPr="006A266D">
        <w:rPr>
          <w:color w:val="000000"/>
        </w:rPr>
        <w:t xml:space="preserve"> </w:t>
      </w:r>
      <w:r w:rsidR="00397E29" w:rsidRPr="006A266D">
        <w:rPr>
          <w:color w:val="000000"/>
        </w:rPr>
        <w:t xml:space="preserve">of the </w:t>
      </w:r>
      <w:proofErr w:type="gramStart"/>
      <w:r w:rsidR="00397E29" w:rsidRPr="006A266D">
        <w:rPr>
          <w:color w:val="000000"/>
        </w:rPr>
        <w:t>assay</w:t>
      </w:r>
      <w:proofErr w:type="gramEnd"/>
      <w:r w:rsidR="00397E29" w:rsidRPr="006A266D">
        <w:rPr>
          <w:color w:val="000000"/>
        </w:rPr>
        <w:t xml:space="preserve"> </w:t>
      </w:r>
      <w:r w:rsidR="0004188C" w:rsidRPr="006A266D">
        <w:rPr>
          <w:color w:val="000000"/>
        </w:rPr>
        <w:t xml:space="preserve">should be done at the lowest setting possible </w:t>
      </w:r>
      <w:r w:rsidR="007517D3" w:rsidRPr="006A266D">
        <w:rPr>
          <w:color w:val="000000"/>
        </w:rPr>
        <w:t xml:space="preserve">that still </w:t>
      </w:r>
      <w:r w:rsidR="008E67D0" w:rsidRPr="006A266D">
        <w:rPr>
          <w:color w:val="000000"/>
        </w:rPr>
        <w:t>ensure</w:t>
      </w:r>
      <w:r w:rsidR="007517D3" w:rsidRPr="006A266D">
        <w:rPr>
          <w:color w:val="000000"/>
        </w:rPr>
        <w:t xml:space="preserve">s </w:t>
      </w:r>
      <w:r w:rsidR="00397E29" w:rsidRPr="006A266D">
        <w:rPr>
          <w:color w:val="000000"/>
        </w:rPr>
        <w:t xml:space="preserve">good </w:t>
      </w:r>
      <w:r w:rsidR="0004188C" w:rsidRPr="006A266D">
        <w:rPr>
          <w:color w:val="000000"/>
        </w:rPr>
        <w:t>mixing</w:t>
      </w:r>
      <w:r w:rsidR="00397E29" w:rsidRPr="006A266D">
        <w:rPr>
          <w:color w:val="000000"/>
        </w:rPr>
        <w:t xml:space="preserve"> of the components</w:t>
      </w:r>
      <w:r w:rsidR="007517D3" w:rsidRPr="006A266D">
        <w:rPr>
          <w:color w:val="000000"/>
        </w:rPr>
        <w:t xml:space="preserve">. </w:t>
      </w:r>
    </w:p>
    <w:p w14:paraId="190974AF" w14:textId="65DA0C22" w:rsidR="00364B9D" w:rsidRPr="006A266D" w:rsidRDefault="00364B9D" w:rsidP="00364B9D">
      <w:pPr>
        <w:pBdr>
          <w:top w:val="nil"/>
          <w:left w:val="nil"/>
          <w:bottom w:val="nil"/>
          <w:right w:val="nil"/>
          <w:between w:val="nil"/>
        </w:pBdr>
        <w:rPr>
          <w:color w:val="000000"/>
        </w:rPr>
      </w:pPr>
    </w:p>
    <w:p w14:paraId="20D9FB1E" w14:textId="19D07F9C" w:rsidR="00571D45" w:rsidRPr="006A266D" w:rsidRDefault="007A042A" w:rsidP="009D58A3">
      <w:pPr>
        <w:pBdr>
          <w:top w:val="nil"/>
          <w:left w:val="nil"/>
          <w:bottom w:val="nil"/>
          <w:right w:val="nil"/>
          <w:between w:val="nil"/>
        </w:pBdr>
        <w:rPr>
          <w:color w:val="000000"/>
        </w:rPr>
      </w:pPr>
      <w:r w:rsidRPr="006A266D">
        <w:rPr>
          <w:color w:val="000000"/>
        </w:rPr>
        <w:t>Compared to traditional protocols</w:t>
      </w:r>
      <w:r w:rsidR="00DD2064" w:rsidRPr="006A266D">
        <w:rPr>
          <w:color w:val="000000"/>
          <w:vertAlign w:val="superscript"/>
        </w:rPr>
        <w:fldChar w:fldCharType="begin">
          <w:fldData xml:space="preserve">PEVuZE5vdGU+PENpdGU+PEF1dGhvcj5TaGVuPC9BdXRob3I+PFllYXI+MjAxMjwvWWVhcj48UmVj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==
</w:fldData>
        </w:fldChar>
      </w:r>
      <w:r w:rsidR="00E00F97" w:rsidRPr="006A266D">
        <w:rPr>
          <w:color w:val="000000"/>
          <w:vertAlign w:val="superscript"/>
        </w:rPr>
        <w:instrText xml:space="preserve"> ADDIN EN.CITE </w:instrText>
      </w:r>
      <w:r w:rsidR="00E00F97" w:rsidRPr="006A266D">
        <w:rPr>
          <w:color w:val="000000"/>
          <w:vertAlign w:val="superscript"/>
        </w:rPr>
        <w:fldChar w:fldCharType="begin">
          <w:fldData xml:space="preserve">PEVuZE5vdGU+PENpdGU+PEF1dGhvcj5TaGVuPC9BdXRob3I+PFllYXI+MjAxMjwvWWVhcj48UmVj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==
</w:fldData>
        </w:fldChar>
      </w:r>
      <w:r w:rsidR="00E00F97" w:rsidRPr="006A266D">
        <w:rPr>
          <w:color w:val="000000"/>
          <w:vertAlign w:val="superscript"/>
        </w:rPr>
        <w:instrText xml:space="preserve"> ADDIN EN.CITE.DATA </w:instrText>
      </w:r>
      <w:r w:rsidR="00E00F97" w:rsidRPr="006A266D">
        <w:rPr>
          <w:color w:val="000000"/>
          <w:vertAlign w:val="superscript"/>
        </w:rPr>
      </w:r>
      <w:r w:rsidR="00E00F97"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E00F97" w:rsidRPr="006A266D">
        <w:rPr>
          <w:noProof/>
          <w:color w:val="000000"/>
          <w:vertAlign w:val="superscript"/>
        </w:rPr>
        <w:t>20</w:t>
      </w:r>
      <w:r w:rsidR="0064735F">
        <w:rPr>
          <w:noProof/>
          <w:color w:val="000000"/>
          <w:vertAlign w:val="superscript"/>
        </w:rPr>
        <w:t>–</w:t>
      </w:r>
      <w:r w:rsidR="00E00F97" w:rsidRPr="006A266D">
        <w:rPr>
          <w:noProof/>
          <w:color w:val="000000"/>
          <w:vertAlign w:val="superscript"/>
        </w:rPr>
        <w:t>22</w:t>
      </w:r>
      <w:r w:rsidR="00DD2064" w:rsidRPr="006A266D">
        <w:rPr>
          <w:color w:val="000000"/>
          <w:vertAlign w:val="superscript"/>
        </w:rPr>
        <w:fldChar w:fldCharType="end"/>
      </w:r>
      <w:r w:rsidRPr="006A266D">
        <w:rPr>
          <w:color w:val="000000"/>
        </w:rPr>
        <w:t>, o</w:t>
      </w:r>
      <w:r w:rsidR="00A73CB6" w:rsidRPr="006A266D">
        <w:rPr>
          <w:color w:val="000000"/>
        </w:rPr>
        <w:t xml:space="preserve">ne of the major </w:t>
      </w:r>
      <w:r w:rsidR="00663CAB" w:rsidRPr="006A266D">
        <w:rPr>
          <w:color w:val="000000"/>
        </w:rPr>
        <w:t xml:space="preserve">changes introduced in the </w:t>
      </w:r>
      <w:r w:rsidR="00A73CB6" w:rsidRPr="006A266D">
        <w:rPr>
          <w:color w:val="000000"/>
        </w:rPr>
        <w:t xml:space="preserve">hepatocyte isolation procedure </w:t>
      </w:r>
      <w:r w:rsidRPr="006A266D">
        <w:rPr>
          <w:color w:val="000000"/>
        </w:rPr>
        <w:t>described</w:t>
      </w:r>
      <w:r w:rsidR="002513D2" w:rsidRPr="006A266D">
        <w:rPr>
          <w:color w:val="000000"/>
        </w:rPr>
        <w:t xml:space="preserve"> </w:t>
      </w:r>
      <w:r w:rsidR="00E42303" w:rsidRPr="006A266D">
        <w:rPr>
          <w:color w:val="000000"/>
        </w:rPr>
        <w:t xml:space="preserve">here </w:t>
      </w:r>
      <w:r w:rsidR="00A73CB6" w:rsidRPr="006A266D">
        <w:rPr>
          <w:color w:val="000000"/>
        </w:rPr>
        <w:t xml:space="preserve">is the replacement of the intravenous catheter insertion and ligation with the insertion of a hypodermic needle held in position by the operator. </w:t>
      </w:r>
      <w:r w:rsidR="002513D2" w:rsidRPr="006A266D">
        <w:rPr>
          <w:color w:val="000000"/>
        </w:rPr>
        <w:t>T</w:t>
      </w:r>
      <w:r w:rsidR="00A73CB6" w:rsidRPr="006A266D">
        <w:rPr>
          <w:color w:val="000000"/>
        </w:rPr>
        <w:t>his modification provide</w:t>
      </w:r>
      <w:r w:rsidR="002513D2" w:rsidRPr="006A266D">
        <w:rPr>
          <w:color w:val="000000"/>
        </w:rPr>
        <w:t>s</w:t>
      </w:r>
      <w:r w:rsidR="00A73CB6" w:rsidRPr="006A266D">
        <w:rPr>
          <w:color w:val="000000"/>
        </w:rPr>
        <w:t xml:space="preserve"> two main advantages. First, it </w:t>
      </w:r>
      <w:r w:rsidR="002513D2" w:rsidRPr="006A266D">
        <w:rPr>
          <w:color w:val="000000"/>
        </w:rPr>
        <w:t>decreases</w:t>
      </w:r>
      <w:r w:rsidR="00A73CB6" w:rsidRPr="006A266D">
        <w:rPr>
          <w:color w:val="000000"/>
        </w:rPr>
        <w:t xml:space="preserve"> the risk of introducing air bubbles when connecting the end of the intravenous catheter to the line, as the buffer is already flowing </w:t>
      </w:r>
      <w:r w:rsidR="00A73CB6" w:rsidRPr="006A266D">
        <w:rPr>
          <w:color w:val="000000"/>
        </w:rPr>
        <w:lastRenderedPageBreak/>
        <w:t xml:space="preserve">when the hypodermic needle is inserted in the IVC. Second, it </w:t>
      </w:r>
      <w:r w:rsidR="00E42303" w:rsidRPr="006A266D">
        <w:rPr>
          <w:color w:val="000000"/>
        </w:rPr>
        <w:t>decreases</w:t>
      </w:r>
      <w:r w:rsidR="00A73CB6" w:rsidRPr="006A266D">
        <w:rPr>
          <w:color w:val="000000"/>
        </w:rPr>
        <w:t xml:space="preserve"> the risk of perforating the IVC during manipulations of the catheter</w:t>
      </w:r>
      <w:r w:rsidR="00E83160" w:rsidRPr="006A266D">
        <w:rPr>
          <w:color w:val="000000"/>
        </w:rPr>
        <w:t>,</w:t>
      </w:r>
      <w:r w:rsidR="00A73CB6" w:rsidRPr="006A266D">
        <w:rPr>
          <w:color w:val="000000"/>
        </w:rPr>
        <w:t xml:space="preserve"> such as the retraction of the needle or its securing with sutures. </w:t>
      </w:r>
      <w:r w:rsidR="009D58A3" w:rsidRPr="006A266D">
        <w:rPr>
          <w:color w:val="000000"/>
        </w:rPr>
        <w:t>One of the drawbacks of this modification is</w:t>
      </w:r>
      <w:r w:rsidR="009F230A" w:rsidRPr="006A266D">
        <w:rPr>
          <w:color w:val="000000"/>
        </w:rPr>
        <w:t xml:space="preserve"> that </w:t>
      </w:r>
      <w:r w:rsidR="004B34A3" w:rsidRPr="006A266D">
        <w:rPr>
          <w:color w:val="000000"/>
        </w:rPr>
        <w:t>it is usually</w:t>
      </w:r>
      <w:r w:rsidR="00E42303" w:rsidRPr="006A266D">
        <w:rPr>
          <w:color w:val="000000"/>
        </w:rPr>
        <w:t xml:space="preserve"> necessary </w:t>
      </w:r>
      <w:r w:rsidR="009F230A" w:rsidRPr="006A266D">
        <w:rPr>
          <w:color w:val="000000"/>
        </w:rPr>
        <w:t xml:space="preserve">to hold the needle in position by hand for the duration of the perfusion to </w:t>
      </w:r>
      <w:r w:rsidR="008E67D0" w:rsidRPr="006A266D">
        <w:rPr>
          <w:color w:val="000000"/>
        </w:rPr>
        <w:t>ensure</w:t>
      </w:r>
      <w:r w:rsidR="009F230A" w:rsidRPr="006A266D">
        <w:rPr>
          <w:color w:val="000000"/>
        </w:rPr>
        <w:t xml:space="preserve"> </w:t>
      </w:r>
      <w:r w:rsidR="0064735F">
        <w:rPr>
          <w:color w:val="000000"/>
        </w:rPr>
        <w:t xml:space="preserve">the </w:t>
      </w:r>
      <w:r w:rsidR="009F230A" w:rsidRPr="006A266D">
        <w:rPr>
          <w:color w:val="000000"/>
        </w:rPr>
        <w:t>consistent success of the procedure</w:t>
      </w:r>
      <w:r w:rsidR="009D58A3" w:rsidRPr="006A266D">
        <w:rPr>
          <w:color w:val="000000"/>
        </w:rPr>
        <w:t>. This can be</w:t>
      </w:r>
      <w:r w:rsidR="00A73CB6" w:rsidRPr="006A266D">
        <w:rPr>
          <w:color w:val="000000"/>
        </w:rPr>
        <w:t xml:space="preserve"> tiring for the </w:t>
      </w:r>
      <w:r w:rsidR="009D58A3" w:rsidRPr="006A266D">
        <w:rPr>
          <w:color w:val="000000"/>
        </w:rPr>
        <w:t xml:space="preserve">person performing </w:t>
      </w:r>
      <w:r w:rsidR="00364B9D" w:rsidRPr="006A266D">
        <w:rPr>
          <w:color w:val="000000"/>
        </w:rPr>
        <w:t>the surgery</w:t>
      </w:r>
      <w:r w:rsidR="00E42303" w:rsidRPr="006A266D">
        <w:rPr>
          <w:color w:val="000000"/>
        </w:rPr>
        <w:t xml:space="preserve"> and could limit the number of </w:t>
      </w:r>
      <w:r w:rsidR="00A73CB6" w:rsidRPr="006A266D">
        <w:rPr>
          <w:color w:val="000000"/>
        </w:rPr>
        <w:t>consec</w:t>
      </w:r>
      <w:r w:rsidR="009D58A3" w:rsidRPr="006A266D">
        <w:rPr>
          <w:color w:val="000000"/>
        </w:rPr>
        <w:t xml:space="preserve">utive perfusions </w:t>
      </w:r>
      <w:r w:rsidR="00E42303" w:rsidRPr="006A266D">
        <w:rPr>
          <w:color w:val="000000"/>
        </w:rPr>
        <w:t xml:space="preserve">that can be done </w:t>
      </w:r>
      <w:r w:rsidR="009D58A3" w:rsidRPr="006A266D">
        <w:rPr>
          <w:color w:val="000000"/>
        </w:rPr>
        <w:t xml:space="preserve">in a session. </w:t>
      </w:r>
      <w:r w:rsidR="00663CAB" w:rsidRPr="006A266D">
        <w:rPr>
          <w:color w:val="000000"/>
        </w:rPr>
        <w:t xml:space="preserve">To limit the movements of the person holding the </w:t>
      </w:r>
      <w:r w:rsidR="000F38E4" w:rsidRPr="006A266D">
        <w:rPr>
          <w:color w:val="000000"/>
        </w:rPr>
        <w:t>needle, which could cause inadvertent perforation of the IVC, it is advisable</w:t>
      </w:r>
      <w:r w:rsidR="00E42303" w:rsidRPr="006A266D">
        <w:rPr>
          <w:color w:val="000000"/>
        </w:rPr>
        <w:t xml:space="preserve"> to work in </w:t>
      </w:r>
      <w:r w:rsidR="009D58A3" w:rsidRPr="006A266D">
        <w:rPr>
          <w:color w:val="000000"/>
        </w:rPr>
        <w:t xml:space="preserve">pairs, with one person conducting the surgery and </w:t>
      </w:r>
      <w:r w:rsidR="00E83160" w:rsidRPr="006A266D">
        <w:rPr>
          <w:color w:val="000000"/>
        </w:rPr>
        <w:t>an</w:t>
      </w:r>
      <w:r w:rsidR="009D58A3" w:rsidRPr="006A266D">
        <w:rPr>
          <w:color w:val="000000"/>
        </w:rPr>
        <w:t xml:space="preserve">other person changing the perfusion buffers without interruptions in the perfusion. </w:t>
      </w:r>
      <w:r w:rsidR="00C25410" w:rsidRPr="006A266D">
        <w:rPr>
          <w:color w:val="000000"/>
        </w:rPr>
        <w:t>M</w:t>
      </w:r>
      <w:r w:rsidR="009E6863" w:rsidRPr="006A266D">
        <w:rPr>
          <w:color w:val="000000"/>
        </w:rPr>
        <w:t xml:space="preserve">ultiple back-to-back perfusions </w:t>
      </w:r>
      <w:r w:rsidR="00C25410" w:rsidRPr="006A266D">
        <w:rPr>
          <w:color w:val="000000"/>
        </w:rPr>
        <w:t xml:space="preserve">would require </w:t>
      </w:r>
      <w:r w:rsidR="009E6863" w:rsidRPr="006A266D">
        <w:rPr>
          <w:color w:val="000000"/>
        </w:rPr>
        <w:t xml:space="preserve">a third person to start the fatty acid β-oxidation assay within </w:t>
      </w:r>
      <w:r w:rsidR="000F38E4" w:rsidRPr="006A266D">
        <w:rPr>
          <w:color w:val="000000"/>
        </w:rPr>
        <w:t>1</w:t>
      </w:r>
      <w:r w:rsidR="00925E99">
        <w:rPr>
          <w:color w:val="000000"/>
        </w:rPr>
        <w:t>–</w:t>
      </w:r>
      <w:r w:rsidR="000F38E4" w:rsidRPr="006A266D">
        <w:rPr>
          <w:color w:val="000000"/>
        </w:rPr>
        <w:t>2 min</w:t>
      </w:r>
      <w:r w:rsidR="009E6863" w:rsidRPr="006A266D">
        <w:rPr>
          <w:color w:val="000000"/>
        </w:rPr>
        <w:t xml:space="preserve"> of each completed hepatocyte isolation.</w:t>
      </w:r>
    </w:p>
    <w:p w14:paraId="69ECE139" w14:textId="6F2E8D2D" w:rsidR="00A73CB6" w:rsidRPr="006A266D" w:rsidRDefault="00A73CB6" w:rsidP="00A73CB6">
      <w:pPr>
        <w:pBdr>
          <w:top w:val="nil"/>
          <w:left w:val="nil"/>
          <w:bottom w:val="nil"/>
          <w:right w:val="nil"/>
          <w:between w:val="nil"/>
        </w:pBdr>
        <w:rPr>
          <w:color w:val="000000"/>
        </w:rPr>
      </w:pPr>
    </w:p>
    <w:p w14:paraId="57F241C9" w14:textId="67318C56" w:rsidR="00C74379" w:rsidRPr="006A266D" w:rsidRDefault="00866E60" w:rsidP="00C74379">
      <w:pPr>
        <w:pBdr>
          <w:top w:val="nil"/>
          <w:left w:val="nil"/>
          <w:bottom w:val="nil"/>
          <w:right w:val="nil"/>
          <w:between w:val="nil"/>
        </w:pBdr>
        <w:rPr>
          <w:color w:val="000000"/>
        </w:rPr>
      </w:pPr>
      <w:proofErr w:type="gramStart"/>
      <w:r w:rsidRPr="006A266D">
        <w:rPr>
          <w:color w:val="000000"/>
        </w:rPr>
        <w:t>Similar to</w:t>
      </w:r>
      <w:proofErr w:type="gramEnd"/>
      <w:r w:rsidRPr="006A266D">
        <w:rPr>
          <w:color w:val="000000"/>
        </w:rPr>
        <w:t xml:space="preserve"> other hepatocyte isolation methods, the procedure</w:t>
      </w:r>
      <w:r w:rsidR="005B4CB9" w:rsidRPr="006A266D">
        <w:rPr>
          <w:color w:val="000000"/>
        </w:rPr>
        <w:t xml:space="preserve"> described </w:t>
      </w:r>
      <w:r w:rsidRPr="006A266D">
        <w:rPr>
          <w:color w:val="000000"/>
        </w:rPr>
        <w:t>here yields hepatocytes that can be used in suspension or</w:t>
      </w:r>
      <w:r w:rsidR="00C74379" w:rsidRPr="006A266D">
        <w:rPr>
          <w:color w:val="000000"/>
        </w:rPr>
        <w:t xml:space="preserve"> in culture to assess a variety of other </w:t>
      </w:r>
      <w:r w:rsidR="00074002" w:rsidRPr="006A266D">
        <w:rPr>
          <w:color w:val="000000"/>
        </w:rPr>
        <w:t>liver processes</w:t>
      </w:r>
      <w:r w:rsidR="00C74379" w:rsidRPr="006A266D">
        <w:rPr>
          <w:color w:val="000000"/>
        </w:rPr>
        <w:t>, including additional metabolic pathways</w:t>
      </w:r>
      <w:r w:rsidR="00DA748B" w:rsidRPr="006A266D">
        <w:rPr>
          <w:color w:val="000000"/>
        </w:rPr>
        <w:t xml:space="preserve"> and </w:t>
      </w:r>
      <w:r w:rsidRPr="006A266D">
        <w:rPr>
          <w:color w:val="000000"/>
        </w:rPr>
        <w:t xml:space="preserve">changes in gene expression </w:t>
      </w:r>
      <w:r w:rsidR="00C74379" w:rsidRPr="006A266D">
        <w:rPr>
          <w:color w:val="000000"/>
        </w:rPr>
        <w:t xml:space="preserve">due to </w:t>
      </w:r>
      <w:r w:rsidR="00074002" w:rsidRPr="006A266D">
        <w:rPr>
          <w:color w:val="000000"/>
        </w:rPr>
        <w:t xml:space="preserve">various </w:t>
      </w:r>
      <w:r w:rsidR="00C74379" w:rsidRPr="006A266D">
        <w:rPr>
          <w:color w:val="000000"/>
        </w:rPr>
        <w:t>treatments</w:t>
      </w:r>
      <w:r w:rsidR="00DD2064" w:rsidRPr="006A266D">
        <w:rPr>
          <w:color w:val="000000"/>
          <w:vertAlign w:val="superscript"/>
        </w:rPr>
        <w:fldChar w:fldCharType="begin">
          <w:fldData xml:space="preserve">PEVuZE5vdGU+PENpdGU+PEF1dGhvcj5GdWxnZW5jaW88L0F1dGhvcj48WWVhcj4yMDAxPC9ZZWFy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NzM5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</w:fldData>
        </w:fldChar>
      </w:r>
      <w:r w:rsidR="005D45AE" w:rsidRPr="006A266D">
        <w:rPr>
          <w:color w:val="000000"/>
          <w:vertAlign w:val="superscript"/>
        </w:rPr>
        <w:instrText xml:space="preserve"> ADDIN EN.CITE </w:instrText>
      </w:r>
      <w:r w:rsidR="005D45AE" w:rsidRPr="006A266D">
        <w:rPr>
          <w:color w:val="000000"/>
          <w:vertAlign w:val="superscript"/>
        </w:rPr>
        <w:fldChar w:fldCharType="begin">
          <w:fldData xml:space="preserve">PEVuZE5vdGU+PENpdGU+PEF1dGhvcj5GdWxnZW5jaW88L0F1dGhvcj48WWVhcj4yMDAxPC9ZZWFy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NzM5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</w:fldData>
        </w:fldChar>
      </w:r>
      <w:r w:rsidR="005D45AE" w:rsidRPr="006A266D">
        <w:rPr>
          <w:color w:val="000000"/>
          <w:vertAlign w:val="superscript"/>
        </w:rPr>
        <w:instrText xml:space="preserve"> ADDIN EN.CITE.DATA </w:instrText>
      </w:r>
      <w:r w:rsidR="005D45AE" w:rsidRPr="006A266D">
        <w:rPr>
          <w:color w:val="000000"/>
          <w:vertAlign w:val="superscript"/>
        </w:rPr>
      </w:r>
      <w:r w:rsidR="005D45AE"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5D45AE" w:rsidRPr="006A266D">
        <w:rPr>
          <w:noProof/>
          <w:color w:val="000000"/>
          <w:vertAlign w:val="superscript"/>
        </w:rPr>
        <w:t>23</w:t>
      </w:r>
      <w:r w:rsidR="0064735F">
        <w:rPr>
          <w:noProof/>
          <w:color w:val="000000"/>
          <w:vertAlign w:val="superscript"/>
        </w:rPr>
        <w:t>–</w:t>
      </w:r>
      <w:r w:rsidR="005D45AE" w:rsidRPr="006A266D">
        <w:rPr>
          <w:noProof/>
          <w:color w:val="000000"/>
          <w:vertAlign w:val="superscript"/>
        </w:rPr>
        <w:t>25</w:t>
      </w:r>
      <w:r w:rsidR="00DD2064" w:rsidRPr="006A266D">
        <w:rPr>
          <w:color w:val="000000"/>
          <w:vertAlign w:val="superscript"/>
        </w:rPr>
        <w:fldChar w:fldCharType="end"/>
      </w:r>
      <w:r w:rsidRPr="006A266D">
        <w:rPr>
          <w:color w:val="000000"/>
        </w:rPr>
        <w:t xml:space="preserve">. </w:t>
      </w:r>
      <w:r w:rsidR="00CB0C60" w:rsidRPr="006A266D">
        <w:rPr>
          <w:color w:val="000000"/>
        </w:rPr>
        <w:t>To culture the hepatocytes</w:t>
      </w:r>
      <w:r w:rsidR="0064735F">
        <w:rPr>
          <w:color w:val="000000"/>
        </w:rPr>
        <w:t>,</w:t>
      </w:r>
      <w:r w:rsidR="00CB0C60" w:rsidRPr="006A266D">
        <w:rPr>
          <w:color w:val="000000"/>
        </w:rPr>
        <w:t xml:space="preserve"> step</w:t>
      </w:r>
      <w:r w:rsidR="0064735F">
        <w:rPr>
          <w:color w:val="000000"/>
        </w:rPr>
        <w:t>s</w:t>
      </w:r>
      <w:r w:rsidR="00CB0C60" w:rsidRPr="006A266D">
        <w:rPr>
          <w:color w:val="000000"/>
        </w:rPr>
        <w:t xml:space="preserve"> 1.2.</w:t>
      </w:r>
      <w:r w:rsidR="0064735F">
        <w:rPr>
          <w:color w:val="000000"/>
        </w:rPr>
        <w:t>20–1.2.21</w:t>
      </w:r>
      <w:r w:rsidR="00CB0C60" w:rsidRPr="006A266D">
        <w:rPr>
          <w:color w:val="000000"/>
        </w:rPr>
        <w:t xml:space="preserve"> can be easily modified by </w:t>
      </w:r>
      <w:r w:rsidR="006270DE" w:rsidRPr="006A266D">
        <w:rPr>
          <w:color w:val="000000"/>
        </w:rPr>
        <w:t>resuspend</w:t>
      </w:r>
      <w:r w:rsidR="00CB0C60" w:rsidRPr="006A266D">
        <w:rPr>
          <w:color w:val="000000"/>
        </w:rPr>
        <w:t>ing the cells in</w:t>
      </w:r>
      <w:r w:rsidR="00CD13B8" w:rsidRPr="006A266D">
        <w:rPr>
          <w:color w:val="000000"/>
        </w:rPr>
        <w:t xml:space="preserve"> </w:t>
      </w:r>
      <w:r w:rsidR="00136994" w:rsidRPr="006A266D">
        <w:rPr>
          <w:color w:val="000000"/>
        </w:rPr>
        <w:t>the appropriate medium, followed by plating in cell culture dishes and incubation</w:t>
      </w:r>
      <w:r w:rsidR="00DD2064" w:rsidRPr="006A266D">
        <w:rPr>
          <w:color w:val="000000"/>
          <w:vertAlign w:val="superscript"/>
        </w:rPr>
        <w:fldChar w:fldCharType="begin">
          <w:fldData xml:space="preserve">PEVuZE5vdGU+PENpdGU+PEF1dGhvcj5MaTwvQXV0aG9yPjxZZWFyPjIwMTA8L1llYXI+PFJlY051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</w:fldData>
        </w:fldChar>
      </w:r>
      <w:r w:rsidR="00E00F97" w:rsidRPr="006A266D">
        <w:rPr>
          <w:color w:val="000000"/>
          <w:vertAlign w:val="superscript"/>
        </w:rPr>
        <w:instrText xml:space="preserve"> ADDIN EN.CITE </w:instrText>
      </w:r>
      <w:r w:rsidR="00E00F97" w:rsidRPr="006A266D">
        <w:rPr>
          <w:color w:val="000000"/>
          <w:vertAlign w:val="superscript"/>
        </w:rPr>
        <w:fldChar w:fldCharType="begin">
          <w:fldData xml:space="preserve">PEVuZE5vdGU+PENpdGU+PEF1dGhvcj5MaTwvQXV0aG9yPjxZZWFyPjIwMTA8L1llYXI+PFJlY051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</w:fldData>
        </w:fldChar>
      </w:r>
      <w:r w:rsidR="00E00F97" w:rsidRPr="006A266D">
        <w:rPr>
          <w:color w:val="000000"/>
          <w:vertAlign w:val="superscript"/>
        </w:rPr>
        <w:instrText xml:space="preserve"> ADDIN EN.CITE.DATA </w:instrText>
      </w:r>
      <w:r w:rsidR="00E00F97" w:rsidRPr="006A266D">
        <w:rPr>
          <w:color w:val="000000"/>
          <w:vertAlign w:val="superscript"/>
        </w:rPr>
      </w:r>
      <w:r w:rsidR="00E00F97"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E00F97" w:rsidRPr="006A266D">
        <w:rPr>
          <w:noProof/>
          <w:color w:val="000000"/>
          <w:vertAlign w:val="superscript"/>
        </w:rPr>
        <w:t>20,22,26</w:t>
      </w:r>
      <w:r w:rsidR="00DD2064" w:rsidRPr="006A266D">
        <w:rPr>
          <w:color w:val="000000"/>
          <w:vertAlign w:val="superscript"/>
        </w:rPr>
        <w:fldChar w:fldCharType="end"/>
      </w:r>
      <w:r w:rsidR="00CB0C60" w:rsidRPr="006A266D">
        <w:rPr>
          <w:color w:val="000000"/>
        </w:rPr>
        <w:t>. Furthermore, while not required for the β-oxidation assay</w:t>
      </w:r>
      <w:r w:rsidR="00074002" w:rsidRPr="006A266D">
        <w:rPr>
          <w:color w:val="000000"/>
        </w:rPr>
        <w:t xml:space="preserve">, </w:t>
      </w:r>
      <w:r w:rsidR="00CB0C60" w:rsidRPr="006A266D">
        <w:rPr>
          <w:color w:val="000000"/>
        </w:rPr>
        <w:t xml:space="preserve">if needed by other applications, </w:t>
      </w:r>
      <w:r w:rsidR="00074002" w:rsidRPr="006A266D">
        <w:rPr>
          <w:color w:val="000000"/>
        </w:rPr>
        <w:t xml:space="preserve">the percentage of viable hepatocytes can be increased by removing the dead cells through a </w:t>
      </w:r>
      <w:proofErr w:type="spellStart"/>
      <w:r w:rsidR="00074002" w:rsidRPr="006A266D">
        <w:rPr>
          <w:color w:val="000000"/>
        </w:rPr>
        <w:t>Percoll</w:t>
      </w:r>
      <w:proofErr w:type="spellEnd"/>
      <w:r w:rsidR="00074002" w:rsidRPr="006A266D">
        <w:rPr>
          <w:color w:val="000000"/>
        </w:rPr>
        <w:t xml:space="preserve"> layer</w:t>
      </w:r>
      <w:r w:rsidR="00DD2064" w:rsidRPr="006A266D">
        <w:rPr>
          <w:color w:val="000000"/>
          <w:vertAlign w:val="superscript"/>
        </w:rPr>
        <w:fldChar w:fldCharType="begin">
          <w:fldData xml:space="preserve">PEVuZE5vdGU+PENpdGU+PEF1dGhvcj5Lb3JlbG92YTwvQXV0aG9yPjxZZWFyPjIwMTk8L1llYXI+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</w:fldData>
        </w:fldChar>
      </w:r>
      <w:r w:rsidR="005D45AE" w:rsidRPr="006A266D">
        <w:rPr>
          <w:color w:val="000000"/>
          <w:vertAlign w:val="superscript"/>
        </w:rPr>
        <w:instrText xml:space="preserve"> ADDIN EN.CITE </w:instrText>
      </w:r>
      <w:r w:rsidR="005D45AE" w:rsidRPr="006A266D">
        <w:rPr>
          <w:color w:val="000000"/>
          <w:vertAlign w:val="superscript"/>
        </w:rPr>
        <w:fldChar w:fldCharType="begin">
          <w:fldData xml:space="preserve">PEVuZE5vdGU+PENpdGU+PEF1dGhvcj5Lb3JlbG92YTwvQXV0aG9yPjxZZWFyPjIwMTk8L1llYXI+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</w:fldData>
        </w:fldChar>
      </w:r>
      <w:r w:rsidR="005D45AE" w:rsidRPr="006A266D">
        <w:rPr>
          <w:color w:val="000000"/>
          <w:vertAlign w:val="superscript"/>
        </w:rPr>
        <w:instrText xml:space="preserve"> ADDIN EN.CITE.DATA </w:instrText>
      </w:r>
      <w:r w:rsidR="005D45AE" w:rsidRPr="006A266D">
        <w:rPr>
          <w:color w:val="000000"/>
          <w:vertAlign w:val="superscript"/>
        </w:rPr>
      </w:r>
      <w:r w:rsidR="005D45AE" w:rsidRPr="006A266D">
        <w:rPr>
          <w:color w:val="000000"/>
          <w:vertAlign w:val="superscript"/>
        </w:rPr>
        <w:fldChar w:fldCharType="end"/>
      </w:r>
      <w:r w:rsidR="00DD2064" w:rsidRPr="006A266D">
        <w:rPr>
          <w:color w:val="000000"/>
          <w:vertAlign w:val="superscript"/>
        </w:rPr>
      </w:r>
      <w:r w:rsidR="00DD2064" w:rsidRPr="006A266D">
        <w:rPr>
          <w:color w:val="000000"/>
          <w:vertAlign w:val="superscript"/>
        </w:rPr>
        <w:fldChar w:fldCharType="separate"/>
      </w:r>
      <w:r w:rsidR="005D45AE" w:rsidRPr="006A266D">
        <w:rPr>
          <w:noProof/>
          <w:color w:val="000000"/>
          <w:vertAlign w:val="superscript"/>
        </w:rPr>
        <w:t>22,26</w:t>
      </w:r>
      <w:r w:rsidR="00DD2064" w:rsidRPr="006A266D">
        <w:rPr>
          <w:color w:val="000000"/>
          <w:vertAlign w:val="superscript"/>
        </w:rPr>
        <w:fldChar w:fldCharType="end"/>
      </w:r>
      <w:r w:rsidR="00074002" w:rsidRPr="006A266D">
        <w:rPr>
          <w:color w:val="000000"/>
        </w:rPr>
        <w:t xml:space="preserve">.  </w:t>
      </w:r>
    </w:p>
    <w:p w14:paraId="54E41E17" w14:textId="0B21DCA8" w:rsidR="00866E60" w:rsidRPr="006A266D" w:rsidRDefault="00866E60" w:rsidP="00137D96">
      <w:pPr>
        <w:pBdr>
          <w:top w:val="nil"/>
          <w:left w:val="nil"/>
          <w:bottom w:val="nil"/>
          <w:right w:val="nil"/>
          <w:between w:val="nil"/>
        </w:pBdr>
        <w:rPr>
          <w:color w:val="000000"/>
        </w:rPr>
      </w:pPr>
    </w:p>
    <w:p w14:paraId="2D1AC41E" w14:textId="69B4F219" w:rsidR="00CB0C60" w:rsidRPr="006A266D" w:rsidRDefault="00CB0C60" w:rsidP="00137D96">
      <w:pPr>
        <w:pBdr>
          <w:top w:val="nil"/>
          <w:left w:val="nil"/>
          <w:bottom w:val="nil"/>
          <w:right w:val="nil"/>
          <w:between w:val="nil"/>
        </w:pBdr>
        <w:rPr>
          <w:color w:val="000000"/>
        </w:rPr>
      </w:pPr>
      <w:r w:rsidRPr="006A266D">
        <w:rPr>
          <w:color w:val="000000"/>
        </w:rPr>
        <w:t xml:space="preserve">In conclusion, this protocol describes a robust assay </w:t>
      </w:r>
      <w:r w:rsidR="00E72EAD" w:rsidRPr="006A266D">
        <w:rPr>
          <w:color w:val="000000"/>
        </w:rPr>
        <w:t xml:space="preserve">to measure </w:t>
      </w:r>
      <w:r w:rsidR="00916313" w:rsidRPr="006A266D">
        <w:rPr>
          <w:color w:val="000000"/>
        </w:rPr>
        <w:t>the rate of fatty acid β-oxida</w:t>
      </w:r>
      <w:r w:rsidR="00E72EAD" w:rsidRPr="006A266D">
        <w:rPr>
          <w:color w:val="000000"/>
        </w:rPr>
        <w:t>tion in intact hepatocytes and without the addition of exogenous cofactors, thus preserving the endogenous regulatory mechanisms of this pathway.</w:t>
      </w:r>
    </w:p>
    <w:p w14:paraId="5770B5FD" w14:textId="7DFDABC0" w:rsidR="00CB0C60" w:rsidRPr="006A266D" w:rsidRDefault="00CB0C60" w:rsidP="00137D96">
      <w:pPr>
        <w:pBdr>
          <w:top w:val="nil"/>
          <w:left w:val="nil"/>
          <w:bottom w:val="nil"/>
          <w:right w:val="nil"/>
          <w:between w:val="nil"/>
        </w:pBdr>
        <w:rPr>
          <w:color w:val="000000"/>
        </w:rPr>
      </w:pPr>
    </w:p>
    <w:p w14:paraId="1FFC484D" w14:textId="2452FF6A" w:rsidR="00DB0469" w:rsidRPr="006A266D" w:rsidRDefault="00D034E9">
      <w:pPr>
        <w:pBdr>
          <w:top w:val="nil"/>
          <w:left w:val="nil"/>
          <w:bottom w:val="nil"/>
          <w:right w:val="nil"/>
          <w:between w:val="nil"/>
        </w:pBdr>
        <w:rPr>
          <w:b/>
          <w:color w:val="000000"/>
        </w:rPr>
      </w:pPr>
      <w:r w:rsidRPr="006A266D">
        <w:rPr>
          <w:b/>
          <w:color w:val="000000"/>
        </w:rPr>
        <w:t xml:space="preserve">ACKNOWLEDGMENTS </w:t>
      </w:r>
    </w:p>
    <w:p w14:paraId="22F1960C" w14:textId="0DE8F6B4" w:rsidR="00DB0469" w:rsidRPr="006A266D" w:rsidRDefault="00FB14A4">
      <w:r w:rsidRPr="006A266D">
        <w:t>This work was supported by the National Institutes of Health grant R35GM119528 to Roberta Leonardi.</w:t>
      </w:r>
    </w:p>
    <w:p w14:paraId="3D4D05FF" w14:textId="77777777" w:rsidR="00FB14A4" w:rsidRPr="006A266D" w:rsidRDefault="00FB14A4">
      <w:pPr>
        <w:rPr>
          <w:b/>
        </w:rPr>
      </w:pPr>
    </w:p>
    <w:p w14:paraId="2915FE10" w14:textId="4AB482F0" w:rsidR="00DB0469" w:rsidRPr="006A266D" w:rsidRDefault="006F3689">
      <w:pPr>
        <w:pBdr>
          <w:top w:val="nil"/>
          <w:left w:val="nil"/>
          <w:bottom w:val="nil"/>
          <w:right w:val="nil"/>
          <w:between w:val="nil"/>
        </w:pBdr>
        <w:rPr>
          <w:b/>
          <w:color w:val="000000"/>
        </w:rPr>
      </w:pPr>
      <w:r w:rsidRPr="006A266D">
        <w:rPr>
          <w:b/>
          <w:color w:val="000000"/>
        </w:rPr>
        <w:t>DISCLOSURES</w:t>
      </w:r>
      <w:r w:rsidR="00D034E9" w:rsidRPr="006A266D">
        <w:rPr>
          <w:b/>
          <w:color w:val="000000"/>
        </w:rPr>
        <w:t xml:space="preserve"> </w:t>
      </w:r>
    </w:p>
    <w:p w14:paraId="2FFD1592" w14:textId="017F721D" w:rsidR="00DB0469" w:rsidRPr="006A266D" w:rsidRDefault="006F3689">
      <w:r w:rsidRPr="006A266D">
        <w:t>The authors have no conflicts of interest to disclose</w:t>
      </w:r>
      <w:r w:rsidR="001C1766" w:rsidRPr="006A266D">
        <w:t>.</w:t>
      </w:r>
    </w:p>
    <w:p w14:paraId="2F276431" w14:textId="77777777" w:rsidR="006F3689" w:rsidRPr="006A266D" w:rsidRDefault="006F3689">
      <w:pPr>
        <w:rPr>
          <w:b/>
        </w:rPr>
      </w:pPr>
    </w:p>
    <w:p w14:paraId="33D870AE" w14:textId="2C6BFAEB" w:rsidR="00DD2064" w:rsidRPr="006A266D" w:rsidRDefault="00D034E9" w:rsidP="005C1402">
      <w:pPr>
        <w:rPr>
          <w:b/>
          <w:color w:val="000000"/>
        </w:rPr>
      </w:pPr>
      <w:r w:rsidRPr="006A266D">
        <w:rPr>
          <w:b/>
        </w:rPr>
        <w:t>REFERENCES</w:t>
      </w:r>
    </w:p>
    <w:p w14:paraId="4BCC2719" w14:textId="7CFD5FDD" w:rsidR="00620B48" w:rsidRPr="006A266D" w:rsidRDefault="00DD2064" w:rsidP="0064735F">
      <w:pPr>
        <w:pStyle w:val="EndNoteBibliography"/>
      </w:pPr>
      <w:r w:rsidRPr="006A266D">
        <w:rPr>
          <w:color w:val="7F7F7F"/>
        </w:rPr>
        <w:fldChar w:fldCharType="begin"/>
      </w:r>
      <w:r w:rsidRPr="006A266D">
        <w:rPr>
          <w:color w:val="7F7F7F"/>
        </w:rPr>
        <w:instrText xml:space="preserve"> ADDIN EN.REFLIST </w:instrText>
      </w:r>
      <w:r w:rsidRPr="006A266D">
        <w:rPr>
          <w:color w:val="7F7F7F"/>
        </w:rPr>
        <w:fldChar w:fldCharType="separate"/>
      </w:r>
      <w:r w:rsidR="00620B48" w:rsidRPr="006A266D">
        <w:t>1</w:t>
      </w:r>
      <w:r w:rsidR="00620B48" w:rsidRPr="006A266D">
        <w:tab/>
        <w:t xml:space="preserve">Alves-Bezerra, M., Cohen, D. E. Triglyceride Metabolism in the Liver. </w:t>
      </w:r>
      <w:r w:rsidR="00620B48" w:rsidRPr="006A266D">
        <w:rPr>
          <w:i/>
        </w:rPr>
        <w:t>Comprehensive Physiology.</w:t>
      </w:r>
      <w:r w:rsidR="00620B48" w:rsidRPr="006A266D">
        <w:t xml:space="preserve"> </w:t>
      </w:r>
      <w:r w:rsidR="00620B48" w:rsidRPr="006A266D">
        <w:rPr>
          <w:b/>
        </w:rPr>
        <w:t>8</w:t>
      </w:r>
      <w:r w:rsidR="00620B48" w:rsidRPr="006A266D">
        <w:t xml:space="preserve"> (1), 1</w:t>
      </w:r>
      <w:r w:rsidR="0064735F">
        <w:t>–</w:t>
      </w:r>
      <w:r w:rsidR="00620B48" w:rsidRPr="006A266D">
        <w:t>8 (2017).</w:t>
      </w:r>
    </w:p>
    <w:p w14:paraId="395C8981" w14:textId="1B83AFCC" w:rsidR="00620B48" w:rsidRPr="006A266D" w:rsidRDefault="00620B48" w:rsidP="0064735F">
      <w:pPr>
        <w:pStyle w:val="EndNoteBibliography"/>
      </w:pPr>
      <w:r w:rsidRPr="006A266D">
        <w:t>2</w:t>
      </w:r>
      <w:r w:rsidRPr="006A266D">
        <w:tab/>
        <w:t xml:space="preserve">Lopaschuk, G. D., Ussher, J. R., Folmes, C. D., Jaswal, J. S., Stanley, W. C. Myocardial fatty acid metabolism in health and disease. </w:t>
      </w:r>
      <w:r w:rsidRPr="006A266D">
        <w:rPr>
          <w:i/>
        </w:rPr>
        <w:t>Physiological Reviews.</w:t>
      </w:r>
      <w:r w:rsidRPr="006A266D">
        <w:t xml:space="preserve"> </w:t>
      </w:r>
      <w:r w:rsidRPr="006A266D">
        <w:rPr>
          <w:b/>
        </w:rPr>
        <w:t>90</w:t>
      </w:r>
      <w:r w:rsidRPr="006A266D">
        <w:t xml:space="preserve"> (1), 207</w:t>
      </w:r>
      <w:r w:rsidR="0064735F">
        <w:t>–</w:t>
      </w:r>
      <w:r w:rsidRPr="006A266D">
        <w:t>258 (2010).</w:t>
      </w:r>
    </w:p>
    <w:p w14:paraId="4FE621A3" w14:textId="64438A42" w:rsidR="00620B48" w:rsidRPr="006A266D" w:rsidRDefault="00620B48" w:rsidP="0064735F">
      <w:pPr>
        <w:pStyle w:val="EndNoteBibliography"/>
      </w:pPr>
      <w:r w:rsidRPr="006A266D">
        <w:t>3</w:t>
      </w:r>
      <w:r w:rsidRPr="006A266D">
        <w:tab/>
        <w:t xml:space="preserve">Mannaerts, G. P., van Veldhoven, P. P. Functions and organization of peroxisomal beta-oxidation. </w:t>
      </w:r>
      <w:r w:rsidRPr="006A266D">
        <w:rPr>
          <w:i/>
        </w:rPr>
        <w:t>Annals of the New York Academy of Sciences.</w:t>
      </w:r>
      <w:r w:rsidRPr="006A266D">
        <w:t xml:space="preserve"> </w:t>
      </w:r>
      <w:r w:rsidRPr="006A266D">
        <w:rPr>
          <w:b/>
        </w:rPr>
        <w:t>804</w:t>
      </w:r>
      <w:r w:rsidR="0064735F">
        <w:t xml:space="preserve">, </w:t>
      </w:r>
      <w:r w:rsidRPr="006A266D">
        <w:t>99</w:t>
      </w:r>
      <w:r w:rsidR="0064735F">
        <w:t>–</w:t>
      </w:r>
      <w:r w:rsidRPr="006A266D">
        <w:t>115 (1996).</w:t>
      </w:r>
    </w:p>
    <w:p w14:paraId="3FF68884" w14:textId="5D2791E4" w:rsidR="00620B48" w:rsidRPr="006A266D" w:rsidRDefault="00620B48" w:rsidP="0064735F">
      <w:pPr>
        <w:pStyle w:val="EndNoteBibliography"/>
      </w:pPr>
      <w:r w:rsidRPr="006A266D">
        <w:t>4</w:t>
      </w:r>
      <w:r w:rsidRPr="006A266D">
        <w:tab/>
        <w:t xml:space="preserve">Kerner, J., Hoppel, C. Fatty acid import into mitochondria. </w:t>
      </w:r>
      <w:r w:rsidRPr="006A266D">
        <w:rPr>
          <w:i/>
        </w:rPr>
        <w:t>Biochimica et Biophysica Acta (BBA) - Bioenergetics.</w:t>
      </w:r>
      <w:r w:rsidRPr="006A266D">
        <w:t xml:space="preserve"> </w:t>
      </w:r>
      <w:r w:rsidRPr="006A266D">
        <w:rPr>
          <w:b/>
        </w:rPr>
        <w:t>1486</w:t>
      </w:r>
      <w:r w:rsidRPr="006A266D">
        <w:t xml:space="preserve"> (1), 1</w:t>
      </w:r>
      <w:r w:rsidR="0064735F">
        <w:t>–</w:t>
      </w:r>
      <w:r w:rsidRPr="006A266D">
        <w:t>17 (2000).</w:t>
      </w:r>
    </w:p>
    <w:p w14:paraId="7D976870" w14:textId="622A972F" w:rsidR="00620B48" w:rsidRPr="006A266D" w:rsidRDefault="00620B48" w:rsidP="0064735F">
      <w:pPr>
        <w:pStyle w:val="EndNoteBibliography"/>
      </w:pPr>
      <w:r w:rsidRPr="006A266D">
        <w:t>5</w:t>
      </w:r>
      <w:r w:rsidRPr="006A266D">
        <w:tab/>
        <w:t xml:space="preserve">Baker, A. et al. Peroxisomal ABC transporters: functions and mechanism. </w:t>
      </w:r>
      <w:r w:rsidRPr="006A266D">
        <w:rPr>
          <w:i/>
        </w:rPr>
        <w:t>Biochemical Society Transactions.</w:t>
      </w:r>
      <w:r w:rsidRPr="006A266D">
        <w:t xml:space="preserve"> </w:t>
      </w:r>
      <w:r w:rsidRPr="006A266D">
        <w:rPr>
          <w:b/>
        </w:rPr>
        <w:t>43</w:t>
      </w:r>
      <w:r w:rsidRPr="006A266D">
        <w:t xml:space="preserve"> (5), 959</w:t>
      </w:r>
      <w:r w:rsidR="0064735F">
        <w:t>–</w:t>
      </w:r>
      <w:r w:rsidRPr="006A266D">
        <w:t>965 (2015).</w:t>
      </w:r>
    </w:p>
    <w:p w14:paraId="245883D1" w14:textId="3ADF783D" w:rsidR="00620B48" w:rsidRPr="006A266D" w:rsidRDefault="00620B48" w:rsidP="0064735F">
      <w:pPr>
        <w:pStyle w:val="EndNoteBibliography"/>
      </w:pPr>
      <w:r w:rsidRPr="006A266D">
        <w:t>6</w:t>
      </w:r>
      <w:r w:rsidRPr="006A266D">
        <w:tab/>
        <w:t xml:space="preserve">Leonardi, R., Rehg, J. E., Rock, C. O., Jackowski, S. Pantothenate kinase 1 is required to </w:t>
      </w:r>
      <w:r w:rsidRPr="006A266D">
        <w:lastRenderedPageBreak/>
        <w:t xml:space="preserve">support the metabolic transition from the fed to the fasted state. </w:t>
      </w:r>
      <w:r w:rsidRPr="006A266D">
        <w:rPr>
          <w:i/>
        </w:rPr>
        <w:t>PloS One.</w:t>
      </w:r>
      <w:r w:rsidRPr="006A266D">
        <w:t xml:space="preserve"> </w:t>
      </w:r>
      <w:r w:rsidRPr="006A266D">
        <w:rPr>
          <w:b/>
        </w:rPr>
        <w:t>5</w:t>
      </w:r>
      <w:r w:rsidRPr="006A266D">
        <w:t xml:space="preserve"> (6), e11107 (2010).</w:t>
      </w:r>
    </w:p>
    <w:p w14:paraId="6576E008" w14:textId="029FB724" w:rsidR="00620B48" w:rsidRPr="006A266D" w:rsidRDefault="00620B48" w:rsidP="0064735F">
      <w:pPr>
        <w:pStyle w:val="EndNoteBibliography"/>
      </w:pPr>
      <w:r w:rsidRPr="006A266D">
        <w:t>7</w:t>
      </w:r>
      <w:r w:rsidRPr="006A266D">
        <w:tab/>
        <w:t xml:space="preserve">Shumar, S. A., Kerr, E. W., Fagone, P., Infante, A. M., Leonardi, R. Overexpression of Nudt7 decreases bile acid levels and peroxisomal fatty acid oxidation in the liver. </w:t>
      </w:r>
      <w:r w:rsidRPr="006A266D">
        <w:rPr>
          <w:i/>
        </w:rPr>
        <w:t>Journal of Lipid Research.</w:t>
      </w:r>
      <w:r w:rsidRPr="006A266D">
        <w:t xml:space="preserve"> </w:t>
      </w:r>
      <w:r w:rsidRPr="006A266D">
        <w:rPr>
          <w:b/>
        </w:rPr>
        <w:t>60</w:t>
      </w:r>
      <w:r w:rsidRPr="006A266D">
        <w:t xml:space="preserve"> (5), 1005</w:t>
      </w:r>
      <w:r w:rsidR="0064735F">
        <w:t>–</w:t>
      </w:r>
      <w:r w:rsidRPr="006A266D">
        <w:t>1019 (2019).</w:t>
      </w:r>
    </w:p>
    <w:p w14:paraId="1C727538" w14:textId="266AE268" w:rsidR="00620B48" w:rsidRPr="006A266D" w:rsidRDefault="00620B48" w:rsidP="0064735F">
      <w:pPr>
        <w:pStyle w:val="EndNoteBibliography"/>
      </w:pPr>
      <w:r w:rsidRPr="006A266D">
        <w:t>8</w:t>
      </w:r>
      <w:r w:rsidRPr="006A266D">
        <w:tab/>
        <w:t xml:space="preserve">Richert, L. et al. Gene expression in human hepatocytes in suspension after isolation is similar to the liver of origin, is not affected by hepatocyte cold storage and cryopreservation, but is strongly changed after hepatocyte plating. </w:t>
      </w:r>
      <w:r w:rsidRPr="006A266D">
        <w:rPr>
          <w:i/>
        </w:rPr>
        <w:t>Drug Metabolism and Disposition: The Biological Fate of Chemicals.</w:t>
      </w:r>
      <w:r w:rsidRPr="006A266D">
        <w:t xml:space="preserve"> </w:t>
      </w:r>
      <w:r w:rsidRPr="006A266D">
        <w:rPr>
          <w:b/>
        </w:rPr>
        <w:t>34</w:t>
      </w:r>
      <w:r w:rsidRPr="006A266D">
        <w:t xml:space="preserve"> (5), 870</w:t>
      </w:r>
      <w:r w:rsidR="0064735F">
        <w:t>-</w:t>
      </w:r>
      <w:r w:rsidRPr="006A266D">
        <w:t>879 (2006).</w:t>
      </w:r>
    </w:p>
    <w:p w14:paraId="331AE7A9" w14:textId="2C6FFF7F" w:rsidR="00620B48" w:rsidRPr="006A266D" w:rsidRDefault="00620B48" w:rsidP="0064735F">
      <w:pPr>
        <w:pStyle w:val="EndNoteBibliography"/>
      </w:pPr>
      <w:r w:rsidRPr="006A266D">
        <w:t>9</w:t>
      </w:r>
      <w:r w:rsidRPr="006A266D">
        <w:tab/>
        <w:t xml:space="preserve">Colbert, R. A., Amatruda, J. M., Young, D. A. Changes in the expression of hepatocyte protein gene-products associated with adaptation of cells to primary culture. </w:t>
      </w:r>
      <w:r w:rsidRPr="006A266D">
        <w:rPr>
          <w:i/>
        </w:rPr>
        <w:t>Clinical Chemistry.</w:t>
      </w:r>
      <w:r w:rsidRPr="006A266D">
        <w:t xml:space="preserve"> </w:t>
      </w:r>
      <w:r w:rsidRPr="006A266D">
        <w:rPr>
          <w:b/>
        </w:rPr>
        <w:t>30</w:t>
      </w:r>
      <w:r w:rsidRPr="006A266D">
        <w:t xml:space="preserve"> (12 Pt 1), 2053</w:t>
      </w:r>
      <w:r w:rsidR="0064735F">
        <w:t>–</w:t>
      </w:r>
      <w:r w:rsidRPr="006A266D">
        <w:t>2058 (1984).</w:t>
      </w:r>
    </w:p>
    <w:p w14:paraId="32B08D59" w14:textId="631BA344" w:rsidR="00620B48" w:rsidRPr="006A266D" w:rsidRDefault="00620B48" w:rsidP="0064735F">
      <w:pPr>
        <w:pStyle w:val="EndNoteBibliography"/>
      </w:pPr>
      <w:r w:rsidRPr="006A266D">
        <w:t>10</w:t>
      </w:r>
      <w:r w:rsidRPr="006A266D">
        <w:tab/>
        <w:t xml:space="preserve">Spurway, T. D., Sherratt, H. A., Pogson, C. I., Agius, L. The flux control coefficient of carnitine palmitoyltransferase I on palmitate beta-oxidation in rat hepatocyte cultures. </w:t>
      </w:r>
      <w:r w:rsidRPr="006A266D">
        <w:rPr>
          <w:i/>
        </w:rPr>
        <w:t>Biochemical Journal.</w:t>
      </w:r>
      <w:r w:rsidRPr="006A266D">
        <w:t xml:space="preserve"> </w:t>
      </w:r>
      <w:r w:rsidRPr="006A266D">
        <w:rPr>
          <w:b/>
        </w:rPr>
        <w:t>323 ( Pt 1)</w:t>
      </w:r>
      <w:r w:rsidR="0064735F">
        <w:t xml:space="preserve">, </w:t>
      </w:r>
      <w:r w:rsidRPr="006A266D">
        <w:t>119</w:t>
      </w:r>
      <w:r w:rsidR="0064735F">
        <w:t>–</w:t>
      </w:r>
      <w:r w:rsidRPr="006A266D">
        <w:t>122 (1997).</w:t>
      </w:r>
    </w:p>
    <w:p w14:paraId="37931A29" w14:textId="5EA482E1" w:rsidR="00620B48" w:rsidRPr="006A266D" w:rsidRDefault="00620B48" w:rsidP="0064735F">
      <w:pPr>
        <w:pStyle w:val="EndNoteBibliography"/>
      </w:pPr>
      <w:r w:rsidRPr="006A266D">
        <w:t>11</w:t>
      </w:r>
      <w:r w:rsidRPr="006A266D">
        <w:tab/>
        <w:t xml:space="preserve">Consitt, L. A. et al. Peroxisome proliferator-activated receptor-gamma coactivator-1alpha overexpression increases lipid oxidation in myocytes from extremely obese individuals. </w:t>
      </w:r>
      <w:r w:rsidRPr="006A266D">
        <w:rPr>
          <w:i/>
        </w:rPr>
        <w:t>Diabetes.</w:t>
      </w:r>
      <w:r w:rsidRPr="006A266D">
        <w:t xml:space="preserve"> </w:t>
      </w:r>
      <w:r w:rsidRPr="006A266D">
        <w:rPr>
          <w:b/>
        </w:rPr>
        <w:t>59</w:t>
      </w:r>
      <w:r w:rsidRPr="006A266D">
        <w:t xml:space="preserve"> (6), 1407</w:t>
      </w:r>
      <w:r w:rsidR="0064735F">
        <w:t>–</w:t>
      </w:r>
      <w:r w:rsidRPr="006A266D">
        <w:t>1415 (2010).</w:t>
      </w:r>
    </w:p>
    <w:p w14:paraId="54098C30" w14:textId="50B23BB0" w:rsidR="00620B48" w:rsidRPr="006A266D" w:rsidRDefault="00620B48" w:rsidP="0064735F">
      <w:pPr>
        <w:pStyle w:val="EndNoteBibliography"/>
      </w:pPr>
      <w:r w:rsidRPr="006A266D">
        <w:t>12</w:t>
      </w:r>
      <w:r w:rsidRPr="006A266D">
        <w:tab/>
        <w:t xml:space="preserve">Lee, S. M., Schelcher, C., Demmel, M., Hauner, M., Thasler, W. E. Isolation of human hepatocytes by a two-step collagenase perfusion procedure. </w:t>
      </w:r>
      <w:r w:rsidRPr="006A266D">
        <w:rPr>
          <w:i/>
        </w:rPr>
        <w:t>Journal of Visualized Experiments</w:t>
      </w:r>
      <w:r w:rsidR="0064735F">
        <w:rPr>
          <w:i/>
        </w:rPr>
        <w:t>: JoVE</w:t>
      </w:r>
      <w:r w:rsidRPr="006A266D">
        <w:rPr>
          <w:i/>
        </w:rPr>
        <w:t>.</w:t>
      </w:r>
      <w:r w:rsidRPr="006A266D">
        <w:t xml:space="preserve"> </w:t>
      </w:r>
      <w:r w:rsidRPr="0064735F">
        <w:rPr>
          <w:b/>
          <w:bCs/>
        </w:rPr>
        <w:t>79</w:t>
      </w:r>
      <w:r w:rsidRPr="006A266D">
        <w:t>,</w:t>
      </w:r>
      <w:r w:rsidR="0064735F">
        <w:t xml:space="preserve"> 50615</w:t>
      </w:r>
      <w:r w:rsidRPr="006A266D">
        <w:t xml:space="preserve"> (2013).</w:t>
      </w:r>
    </w:p>
    <w:p w14:paraId="25ACE017" w14:textId="34206D11" w:rsidR="00620B48" w:rsidRPr="006A266D" w:rsidRDefault="00620B48" w:rsidP="0064735F">
      <w:pPr>
        <w:pStyle w:val="EndNoteBibliography"/>
      </w:pPr>
      <w:r w:rsidRPr="006A266D">
        <w:t>13</w:t>
      </w:r>
      <w:r w:rsidRPr="006A266D">
        <w:tab/>
        <w:t xml:space="preserve">Lilly, K., Chung, C., Kerner, J., VanRenterghem, R., Bieber, L. L. Effect of etomoxiryl-CoA on different carnitine acyltransferases. </w:t>
      </w:r>
      <w:r w:rsidRPr="006A266D">
        <w:rPr>
          <w:i/>
        </w:rPr>
        <w:t>Biochemical Pharmacology.</w:t>
      </w:r>
      <w:r w:rsidRPr="006A266D">
        <w:t xml:space="preserve"> </w:t>
      </w:r>
      <w:r w:rsidRPr="006A266D">
        <w:rPr>
          <w:b/>
        </w:rPr>
        <w:t>43</w:t>
      </w:r>
      <w:r w:rsidRPr="006A266D">
        <w:t xml:space="preserve"> (2), 353</w:t>
      </w:r>
      <w:r w:rsidR="0064735F">
        <w:t>–</w:t>
      </w:r>
      <w:r w:rsidRPr="006A266D">
        <w:t>361 (1992).</w:t>
      </w:r>
    </w:p>
    <w:p w14:paraId="2CD7A037" w14:textId="06AC8256" w:rsidR="00620B48" w:rsidRPr="006A266D" w:rsidRDefault="00620B48" w:rsidP="0064735F">
      <w:pPr>
        <w:pStyle w:val="EndNoteBibliography"/>
      </w:pPr>
      <w:r w:rsidRPr="006A266D">
        <w:t>14</w:t>
      </w:r>
      <w:r w:rsidRPr="006A266D">
        <w:tab/>
        <w:t xml:space="preserve">Yu, X. X., Drackley, J. K., Odle, J. Rates of mitochondrial and peroxisomal beta-oxidation of palmitate change during postnatal development and food deprivation in liver, kidney and heart of pigs. </w:t>
      </w:r>
      <w:r w:rsidRPr="006A266D">
        <w:rPr>
          <w:i/>
        </w:rPr>
        <w:t>Journal of Nutrition.</w:t>
      </w:r>
      <w:r w:rsidRPr="006A266D">
        <w:t xml:space="preserve"> </w:t>
      </w:r>
      <w:r w:rsidRPr="006A266D">
        <w:rPr>
          <w:b/>
        </w:rPr>
        <w:t>127</w:t>
      </w:r>
      <w:r w:rsidRPr="006A266D">
        <w:t xml:space="preserve"> (9), 1814</w:t>
      </w:r>
      <w:r w:rsidR="0064735F">
        <w:t>–</w:t>
      </w:r>
      <w:r w:rsidRPr="006A266D">
        <w:t>1821 (1997).</w:t>
      </w:r>
    </w:p>
    <w:p w14:paraId="1DE7B2F8" w14:textId="66DBD117" w:rsidR="00620B48" w:rsidRPr="006A266D" w:rsidRDefault="00620B48" w:rsidP="0064735F">
      <w:pPr>
        <w:pStyle w:val="EndNoteBibliography"/>
      </w:pPr>
      <w:r w:rsidRPr="006A266D">
        <w:t>15</w:t>
      </w:r>
      <w:r w:rsidRPr="006A266D">
        <w:tab/>
        <w:t xml:space="preserve">Yu, X. X., Drackley, J. K., Odle, J., Lin, X. Response of hepatic mitochondrial and peroxisomal beta-oxidation to increasing palmitate concentrations in piglets. </w:t>
      </w:r>
      <w:r w:rsidRPr="006A266D">
        <w:rPr>
          <w:i/>
        </w:rPr>
        <w:t>Biology of the Neonate.</w:t>
      </w:r>
      <w:r w:rsidRPr="006A266D">
        <w:t xml:space="preserve"> </w:t>
      </w:r>
      <w:r w:rsidRPr="006A266D">
        <w:rPr>
          <w:b/>
        </w:rPr>
        <w:t>72</w:t>
      </w:r>
      <w:r w:rsidRPr="006A266D">
        <w:t xml:space="preserve"> (5), 284</w:t>
      </w:r>
      <w:r w:rsidR="0064735F">
        <w:t>–</w:t>
      </w:r>
      <w:r w:rsidRPr="006A266D">
        <w:t>292 (1997).</w:t>
      </w:r>
    </w:p>
    <w:p w14:paraId="2C1C6C8F" w14:textId="16DC2CF5" w:rsidR="00620B48" w:rsidRPr="006A266D" w:rsidRDefault="00620B48" w:rsidP="0064735F">
      <w:pPr>
        <w:pStyle w:val="EndNoteBibliography"/>
      </w:pPr>
      <w:r w:rsidRPr="006A266D">
        <w:t>16</w:t>
      </w:r>
      <w:r w:rsidRPr="006A266D">
        <w:tab/>
        <w:t xml:space="preserve">Veerkamp, J. H., van Moerkerk, H. T. Peroxisomal fatty acid oxidation in rat and human tissues. Effect of nutritional state, clofibrate treatment and postnatal development in the rat. </w:t>
      </w:r>
      <w:r w:rsidRPr="006A266D">
        <w:rPr>
          <w:i/>
        </w:rPr>
        <w:t>Biochimica et Biophysica Acta (BBA) - Bioenergetics.</w:t>
      </w:r>
      <w:r w:rsidRPr="006A266D">
        <w:t xml:space="preserve"> </w:t>
      </w:r>
      <w:r w:rsidRPr="006A266D">
        <w:rPr>
          <w:b/>
        </w:rPr>
        <w:t>875</w:t>
      </w:r>
      <w:r w:rsidRPr="006A266D">
        <w:t xml:space="preserve"> (2), 301</w:t>
      </w:r>
      <w:r w:rsidR="0064735F">
        <w:t>–</w:t>
      </w:r>
      <w:r w:rsidRPr="006A266D">
        <w:t>310 (1986).</w:t>
      </w:r>
    </w:p>
    <w:p w14:paraId="371377A8" w14:textId="1C5ADD84" w:rsidR="00620B48" w:rsidRPr="006A266D" w:rsidRDefault="00620B48" w:rsidP="0064735F">
      <w:pPr>
        <w:pStyle w:val="EndNoteBibliography"/>
      </w:pPr>
      <w:r w:rsidRPr="006A266D">
        <w:t>17</w:t>
      </w:r>
      <w:r w:rsidRPr="006A266D">
        <w:tab/>
        <w:t xml:space="preserve">Hakvoort, T. B. et al. Interorgan coordination of the murine adaptive response to fasting. </w:t>
      </w:r>
      <w:r w:rsidRPr="006A266D">
        <w:rPr>
          <w:i/>
        </w:rPr>
        <w:t>Journal of Biological Chemistry.</w:t>
      </w:r>
      <w:r w:rsidRPr="006A266D">
        <w:t xml:space="preserve"> </w:t>
      </w:r>
      <w:r w:rsidRPr="006A266D">
        <w:rPr>
          <w:b/>
        </w:rPr>
        <w:t>286</w:t>
      </w:r>
      <w:r w:rsidRPr="006A266D">
        <w:t xml:space="preserve"> (18), 16332</w:t>
      </w:r>
      <w:r w:rsidR="0064735F">
        <w:t>–</w:t>
      </w:r>
      <w:r w:rsidRPr="006A266D">
        <w:t>16343 (2011).</w:t>
      </w:r>
    </w:p>
    <w:p w14:paraId="00E0D264" w14:textId="1291CA29" w:rsidR="00620B48" w:rsidRPr="006A266D" w:rsidRDefault="00620B48" w:rsidP="0064735F">
      <w:pPr>
        <w:pStyle w:val="EndNoteBibliography"/>
      </w:pPr>
      <w:r w:rsidRPr="006A266D">
        <w:t>18</w:t>
      </w:r>
      <w:r w:rsidRPr="006A266D">
        <w:tab/>
        <w:t xml:space="preserve">Sokolovic, M. et al. The transcriptomic signature of fasting murine liver. </w:t>
      </w:r>
      <w:r w:rsidRPr="006A266D">
        <w:rPr>
          <w:i/>
        </w:rPr>
        <w:t>BMC Genomics.</w:t>
      </w:r>
      <w:r w:rsidRPr="006A266D">
        <w:t xml:space="preserve"> </w:t>
      </w:r>
      <w:r w:rsidRPr="006A266D">
        <w:rPr>
          <w:b/>
        </w:rPr>
        <w:t>9</w:t>
      </w:r>
      <w:r w:rsidR="0064735F">
        <w:t xml:space="preserve">, </w:t>
      </w:r>
      <w:r w:rsidRPr="006A266D">
        <w:t>528 (2008).</w:t>
      </w:r>
    </w:p>
    <w:p w14:paraId="04A54477" w14:textId="6B36F26C" w:rsidR="00620B48" w:rsidRPr="006A266D" w:rsidRDefault="00620B48" w:rsidP="0064735F">
      <w:pPr>
        <w:pStyle w:val="EndNoteBibliography"/>
      </w:pPr>
      <w:r w:rsidRPr="006A266D">
        <w:t>19</w:t>
      </w:r>
      <w:r w:rsidRPr="006A266D">
        <w:tab/>
        <w:t xml:space="preserve">Kersten, S. et al. Peroxisome proliferator-activated receptor alpha mediates the adaptive response to fasting. </w:t>
      </w:r>
      <w:r w:rsidRPr="006A266D">
        <w:rPr>
          <w:i/>
        </w:rPr>
        <w:t>Journal of Clinical Investigation.</w:t>
      </w:r>
      <w:r w:rsidRPr="006A266D">
        <w:t xml:space="preserve"> </w:t>
      </w:r>
      <w:r w:rsidRPr="006A266D">
        <w:rPr>
          <w:b/>
        </w:rPr>
        <w:t>103</w:t>
      </w:r>
      <w:r w:rsidRPr="006A266D">
        <w:t xml:space="preserve"> (11), 1489</w:t>
      </w:r>
      <w:r w:rsidR="0064735F">
        <w:t>–</w:t>
      </w:r>
      <w:r w:rsidRPr="006A266D">
        <w:t>1498 (1999).</w:t>
      </w:r>
    </w:p>
    <w:p w14:paraId="2B347E61" w14:textId="5A348FC5" w:rsidR="00620B48" w:rsidRPr="006A266D" w:rsidRDefault="00620B48" w:rsidP="0064735F">
      <w:pPr>
        <w:pStyle w:val="EndNoteBibliography"/>
      </w:pPr>
      <w:r w:rsidRPr="006A266D">
        <w:t>20</w:t>
      </w:r>
      <w:r w:rsidRPr="006A266D">
        <w:tab/>
        <w:t xml:space="preserve">Li, W. C., Ralphs, K. L., Tosh, D. Isolation and culture of adult mouse hepatocytes. </w:t>
      </w:r>
      <w:r w:rsidRPr="006A266D">
        <w:rPr>
          <w:i/>
        </w:rPr>
        <w:t>Methods in Molecular Biology.</w:t>
      </w:r>
      <w:r w:rsidRPr="006A266D">
        <w:t xml:space="preserve"> </w:t>
      </w:r>
      <w:r w:rsidRPr="006A266D">
        <w:rPr>
          <w:b/>
        </w:rPr>
        <w:t>633</w:t>
      </w:r>
      <w:r w:rsidR="0064735F">
        <w:t xml:space="preserve">, </w:t>
      </w:r>
      <w:r w:rsidRPr="006A266D">
        <w:t>185</w:t>
      </w:r>
      <w:r w:rsidR="0064735F">
        <w:t>–</w:t>
      </w:r>
      <w:r w:rsidRPr="006A266D">
        <w:t>196 (2010).</w:t>
      </w:r>
    </w:p>
    <w:p w14:paraId="340E74A5" w14:textId="4DE7B4DA" w:rsidR="00620B48" w:rsidRPr="006A266D" w:rsidRDefault="00620B48" w:rsidP="0064735F">
      <w:pPr>
        <w:pStyle w:val="EndNoteBibliography"/>
      </w:pPr>
      <w:r w:rsidRPr="006A266D">
        <w:t>21</w:t>
      </w:r>
      <w:r w:rsidRPr="006A266D">
        <w:tab/>
        <w:t xml:space="preserve">Ng, I. C. et al. Isolation of Primary Rat Hepatocytes with Multiparameter Perfusion Control. </w:t>
      </w:r>
      <w:r w:rsidRPr="006A266D">
        <w:rPr>
          <w:i/>
        </w:rPr>
        <w:t>Journal of Visualized Experiments</w:t>
      </w:r>
      <w:r w:rsidR="0064735F">
        <w:rPr>
          <w:i/>
        </w:rPr>
        <w:t>: JoVE</w:t>
      </w:r>
      <w:r w:rsidRPr="006A266D">
        <w:rPr>
          <w:i/>
        </w:rPr>
        <w:t>.</w:t>
      </w:r>
      <w:r w:rsidRPr="006A266D">
        <w:t xml:space="preserve"> </w:t>
      </w:r>
      <w:r w:rsidR="0064735F" w:rsidRPr="0064735F">
        <w:rPr>
          <w:b/>
          <w:bCs/>
        </w:rPr>
        <w:t>170</w:t>
      </w:r>
      <w:r w:rsidR="0064735F">
        <w:t xml:space="preserve">, </w:t>
      </w:r>
      <w:r w:rsidRPr="006A266D">
        <w:t>62289 (2021).</w:t>
      </w:r>
    </w:p>
    <w:p w14:paraId="05764DB8" w14:textId="26C2301F" w:rsidR="00620B48" w:rsidRPr="006A266D" w:rsidRDefault="00620B48" w:rsidP="0064735F">
      <w:pPr>
        <w:pStyle w:val="EndNoteBibliography"/>
      </w:pPr>
      <w:r w:rsidRPr="006A266D">
        <w:t>22</w:t>
      </w:r>
      <w:r w:rsidRPr="006A266D">
        <w:tab/>
        <w:t xml:space="preserve">Shen, L., Hillebrand, A., Wang, D. Q., Liu, M. Isolation and primary culture of rat hepatic cells. </w:t>
      </w:r>
      <w:r w:rsidRPr="006A266D">
        <w:rPr>
          <w:i/>
        </w:rPr>
        <w:t>Journal of Visualized Experiments</w:t>
      </w:r>
      <w:r w:rsidR="0064735F">
        <w:rPr>
          <w:i/>
        </w:rPr>
        <w:t>: JoVE</w:t>
      </w:r>
      <w:r w:rsidRPr="006A266D">
        <w:rPr>
          <w:i/>
        </w:rPr>
        <w:t>.</w:t>
      </w:r>
      <w:r w:rsidRPr="0064735F">
        <w:rPr>
          <w:b/>
          <w:bCs/>
        </w:rPr>
        <w:t xml:space="preserve"> </w:t>
      </w:r>
      <w:r w:rsidR="0064735F" w:rsidRPr="0064735F">
        <w:rPr>
          <w:b/>
          <w:bCs/>
        </w:rPr>
        <w:t>64</w:t>
      </w:r>
      <w:r w:rsidR="0064735F">
        <w:t xml:space="preserve">, </w:t>
      </w:r>
      <w:r w:rsidRPr="006A266D">
        <w:t>3917 (2012).</w:t>
      </w:r>
    </w:p>
    <w:p w14:paraId="77B27946" w14:textId="390739EF" w:rsidR="00620B48" w:rsidRPr="006A266D" w:rsidRDefault="00620B48" w:rsidP="0064735F">
      <w:pPr>
        <w:pStyle w:val="EndNoteBibliography"/>
      </w:pPr>
      <w:r w:rsidRPr="006A266D">
        <w:t>23</w:t>
      </w:r>
      <w:r w:rsidRPr="006A266D">
        <w:tab/>
        <w:t xml:space="preserve">Fulgencio, J. P., Kohl, C., Girard, J., Pegorier, J. P. Effect of metformin on fatty acid and </w:t>
      </w:r>
      <w:r w:rsidRPr="006A266D">
        <w:lastRenderedPageBreak/>
        <w:t xml:space="preserve">glucose metabolism in freshly isolated hepatocytes and on specific gene expression in cultured hepatocytes. </w:t>
      </w:r>
      <w:r w:rsidRPr="006A266D">
        <w:rPr>
          <w:i/>
        </w:rPr>
        <w:t>Biochemical Pharmacology.</w:t>
      </w:r>
      <w:r w:rsidRPr="006A266D">
        <w:t xml:space="preserve"> </w:t>
      </w:r>
      <w:r w:rsidRPr="006A266D">
        <w:rPr>
          <w:b/>
        </w:rPr>
        <w:t>62</w:t>
      </w:r>
      <w:r w:rsidRPr="006A266D">
        <w:t xml:space="preserve"> (4), 439</w:t>
      </w:r>
      <w:r w:rsidR="0064735F">
        <w:t>–</w:t>
      </w:r>
      <w:r w:rsidRPr="006A266D">
        <w:t>446 (2001).</w:t>
      </w:r>
    </w:p>
    <w:p w14:paraId="19DF79F9" w14:textId="208EFA08" w:rsidR="00620B48" w:rsidRPr="006A266D" w:rsidRDefault="00620B48" w:rsidP="0064735F">
      <w:pPr>
        <w:pStyle w:val="EndNoteBibliography"/>
      </w:pPr>
      <w:r w:rsidRPr="006A266D">
        <w:t>24</w:t>
      </w:r>
      <w:r w:rsidRPr="006A266D">
        <w:tab/>
        <w:t xml:space="preserve">Leonardi, R., Rock, C. O., Jackowski, S. Pank1 deletion in leptin-deficient mice reduces hyperglycaemia and hyperinsulinaemia and modifies global metabolism without affecting insulin resistance. </w:t>
      </w:r>
      <w:r w:rsidRPr="006A266D">
        <w:rPr>
          <w:i/>
        </w:rPr>
        <w:t>Diabetologia.</w:t>
      </w:r>
      <w:r w:rsidRPr="006A266D">
        <w:t xml:space="preserve"> </w:t>
      </w:r>
      <w:r w:rsidRPr="006A266D">
        <w:rPr>
          <w:b/>
        </w:rPr>
        <w:t>57</w:t>
      </w:r>
      <w:r w:rsidRPr="006A266D">
        <w:t xml:space="preserve"> (7), 1466</w:t>
      </w:r>
      <w:r w:rsidR="0064735F">
        <w:t>–</w:t>
      </w:r>
      <w:r w:rsidRPr="006A266D">
        <w:t>1475 (2014).</w:t>
      </w:r>
    </w:p>
    <w:p w14:paraId="660998AA" w14:textId="0C9251D1" w:rsidR="00620B48" w:rsidRPr="006A266D" w:rsidRDefault="00620B48" w:rsidP="0064735F">
      <w:pPr>
        <w:pStyle w:val="EndNoteBibliography"/>
      </w:pPr>
      <w:r w:rsidRPr="006A266D">
        <w:t>25</w:t>
      </w:r>
      <w:r w:rsidRPr="006A266D">
        <w:tab/>
        <w:t xml:space="preserve">Bougarne, N. et al. PPARalpha blocks glucocorticoid receptor alpha-mediated transactivation but cooperates with the activated glucocorticoid receptor alpha for transrepression on NF-kappaB. </w:t>
      </w:r>
      <w:r w:rsidRPr="006A266D">
        <w:rPr>
          <w:i/>
        </w:rPr>
        <w:t>Proceedings of the National Academy of Sciences of the United States of America.</w:t>
      </w:r>
      <w:r w:rsidRPr="006A266D">
        <w:t xml:space="preserve"> </w:t>
      </w:r>
      <w:r w:rsidRPr="006A266D">
        <w:rPr>
          <w:b/>
        </w:rPr>
        <w:t>106</w:t>
      </w:r>
      <w:r w:rsidRPr="006A266D">
        <w:t xml:space="preserve"> (18), 7397</w:t>
      </w:r>
      <w:r w:rsidR="0064735F">
        <w:t>–</w:t>
      </w:r>
      <w:r w:rsidRPr="006A266D">
        <w:t>7402 (2009).</w:t>
      </w:r>
    </w:p>
    <w:p w14:paraId="75702DCD" w14:textId="7DA3999A" w:rsidR="00620B48" w:rsidRPr="006A266D" w:rsidRDefault="00620B48" w:rsidP="0064735F">
      <w:pPr>
        <w:pStyle w:val="EndNoteBibliography"/>
      </w:pPr>
      <w:r w:rsidRPr="006A266D">
        <w:t>26</w:t>
      </w:r>
      <w:r w:rsidRPr="006A266D">
        <w:tab/>
        <w:t xml:space="preserve">Korelova, K., Jirouskova, M., Sarnova, L., Gregor, M. Isolation and 3D </w:t>
      </w:r>
      <w:r w:rsidR="00C0341C" w:rsidRPr="006A266D">
        <w:t>collagen sandwich culture of primary mouse hepatocytes to study the role of cytoskeleton in bile canalicular formation in v</w:t>
      </w:r>
      <w:r w:rsidRPr="006A266D">
        <w:t xml:space="preserve">itro. </w:t>
      </w:r>
      <w:r w:rsidRPr="006A266D">
        <w:rPr>
          <w:i/>
        </w:rPr>
        <w:t>Journal of Visualized Experiments</w:t>
      </w:r>
      <w:r w:rsidR="0064735F">
        <w:rPr>
          <w:i/>
        </w:rPr>
        <w:t>: JoVE</w:t>
      </w:r>
      <w:r w:rsidRPr="006A266D">
        <w:rPr>
          <w:i/>
        </w:rPr>
        <w:t>.</w:t>
      </w:r>
      <w:r w:rsidRPr="006A266D">
        <w:t xml:space="preserve"> </w:t>
      </w:r>
      <w:r w:rsidR="0064735F" w:rsidRPr="0064735F">
        <w:rPr>
          <w:b/>
          <w:bCs/>
        </w:rPr>
        <w:t>154</w:t>
      </w:r>
      <w:r w:rsidR="0064735F">
        <w:t xml:space="preserve">, </w:t>
      </w:r>
      <w:r w:rsidRPr="006A266D">
        <w:t>60507  (2019).</w:t>
      </w:r>
    </w:p>
    <w:p w14:paraId="6FED5BC5" w14:textId="462786EE" w:rsidR="004067C6" w:rsidRPr="006A266D" w:rsidRDefault="00DD2064" w:rsidP="004577D2">
      <w:pPr>
        <w:pBdr>
          <w:top w:val="nil"/>
          <w:left w:val="nil"/>
          <w:bottom w:val="nil"/>
          <w:right w:val="nil"/>
          <w:between w:val="nil"/>
        </w:pBdr>
        <w:rPr>
          <w:color w:val="7F7F7F"/>
        </w:rPr>
      </w:pPr>
      <w:r w:rsidRPr="006A266D">
        <w:rPr>
          <w:color w:val="7F7F7F"/>
        </w:rPr>
        <w:fldChar w:fldCharType="end"/>
      </w:r>
    </w:p>
    <w:sectPr w:rsidR="004067C6" w:rsidRPr="006A266D" w:rsidSect="00E414EA">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1A694" w14:textId="77777777" w:rsidR="00C93470" w:rsidRDefault="00C93470">
      <w:r>
        <w:separator/>
      </w:r>
    </w:p>
  </w:endnote>
  <w:endnote w:type="continuationSeparator" w:id="0">
    <w:p w14:paraId="68B50C13" w14:textId="77777777" w:rsidR="00C93470" w:rsidRDefault="00C93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A54B3" w14:textId="77777777" w:rsidR="00495C9F" w:rsidRDefault="00495C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3FFBD" w14:textId="77777777" w:rsidR="00C93470" w:rsidRDefault="00C93470">
      <w:r>
        <w:separator/>
      </w:r>
    </w:p>
  </w:footnote>
  <w:footnote w:type="continuationSeparator" w:id="0">
    <w:p w14:paraId="79D6B907" w14:textId="77777777" w:rsidR="00C93470" w:rsidRDefault="00C934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9AC89" w14:textId="77777777" w:rsidR="00495C9F" w:rsidRDefault="00495C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F5D8B" w14:textId="77777777" w:rsidR="00495C9F" w:rsidRDefault="00495C9F">
    <w:pPr>
      <w:pBdr>
        <w:top w:val="nil"/>
        <w:left w:val="nil"/>
        <w:bottom w:val="nil"/>
        <w:right w:val="nil"/>
        <w:between w:val="nil"/>
      </w:pBdr>
      <w:tabs>
        <w:tab w:val="center" w:pos="4680"/>
        <w:tab w:val="right" w:pos="9360"/>
        <w:tab w:val="left" w:pos="5724"/>
      </w:tabs>
      <w:rPr>
        <w:b/>
        <w:color w:val="1F497D"/>
        <w:sz w:val="28"/>
        <w:szCs w:val="28"/>
      </w:rPr>
    </w:pPr>
    <w:bookmarkStart w:id="1" w:name="_heading=h.lnxbz9"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16121" w14:textId="194B6140" w:rsidR="00495C9F" w:rsidRDefault="00495C9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E1AD2"/>
    <w:multiLevelType w:val="multilevel"/>
    <w:tmpl w:val="34C26E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18C551F"/>
    <w:multiLevelType w:val="multilevel"/>
    <w:tmpl w:val="A91627B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A251EF"/>
    <w:multiLevelType w:val="multilevel"/>
    <w:tmpl w:val="EDC09B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8D60B38"/>
    <w:multiLevelType w:val="multilevel"/>
    <w:tmpl w:val="276E197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 w15:restartNumberingAfterBreak="0">
    <w:nsid w:val="1B2C1B5F"/>
    <w:multiLevelType w:val="hybridMultilevel"/>
    <w:tmpl w:val="A6847EEE"/>
    <w:lvl w:ilvl="0" w:tplc="8BFA8C38">
      <w:start w:val="1"/>
      <w:numFmt w:val="decimal"/>
      <w:lvlText w:val="%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5" w15:restartNumberingAfterBreak="0">
    <w:nsid w:val="1C0A51B1"/>
    <w:multiLevelType w:val="multilevel"/>
    <w:tmpl w:val="7618F9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FD86AE4"/>
    <w:multiLevelType w:val="multilevel"/>
    <w:tmpl w:val="FED623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300B50BF"/>
    <w:multiLevelType w:val="multilevel"/>
    <w:tmpl w:val="04C084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18C0E03"/>
    <w:multiLevelType w:val="multilevel"/>
    <w:tmpl w:val="634613E2"/>
    <w:lvl w:ilvl="0">
      <w:start w:val="1"/>
      <w:numFmt w:val="decimal"/>
      <w:lvlText w:val="%1"/>
      <w:lvlJc w:val="left"/>
      <w:pPr>
        <w:ind w:left="480" w:hanging="480"/>
      </w:pPr>
    </w:lvl>
    <w:lvl w:ilvl="1">
      <w:start w:val="1"/>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31BA63F8"/>
    <w:multiLevelType w:val="multilevel"/>
    <w:tmpl w:val="E668C08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36CC68B5"/>
    <w:multiLevelType w:val="multilevel"/>
    <w:tmpl w:val="4D309F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EAE545C"/>
    <w:multiLevelType w:val="multilevel"/>
    <w:tmpl w:val="2CB6BE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50E6E1E"/>
    <w:multiLevelType w:val="multilevel"/>
    <w:tmpl w:val="A45A90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0646036"/>
    <w:multiLevelType w:val="multilevel"/>
    <w:tmpl w:val="9376A2A0"/>
    <w:lvl w:ilvl="0">
      <w:start w:val="1"/>
      <w:numFmt w:val="decimal"/>
      <w:lvlText w:val="%1."/>
      <w:lvlJc w:val="left"/>
      <w:pPr>
        <w:ind w:left="4320" w:hanging="360"/>
      </w:pPr>
    </w:lvl>
    <w:lvl w:ilvl="1">
      <w:start w:val="1"/>
      <w:numFmt w:val="decimal"/>
      <w:lvlText w:val="%1.%2."/>
      <w:lvlJc w:val="left"/>
      <w:pPr>
        <w:ind w:left="720" w:hanging="360"/>
      </w:pPr>
    </w:lvl>
    <w:lvl w:ilvl="2">
      <w:start w:val="1"/>
      <w:numFmt w:val="decimal"/>
      <w:lvlText w:val="%1.%2.%3."/>
      <w:lvlJc w:val="left"/>
      <w:pPr>
        <w:ind w:left="4680" w:hanging="720"/>
      </w:pPr>
    </w:lvl>
    <w:lvl w:ilvl="3">
      <w:start w:val="1"/>
      <w:numFmt w:val="decimal"/>
      <w:lvlText w:val="%1.%2.%3.%4."/>
      <w:lvlJc w:val="left"/>
      <w:pPr>
        <w:ind w:left="4680" w:hanging="720"/>
      </w:pPr>
    </w:lvl>
    <w:lvl w:ilvl="4">
      <w:start w:val="1"/>
      <w:numFmt w:val="decimal"/>
      <w:lvlText w:val="%1.%2.%3.%4.%5."/>
      <w:lvlJc w:val="left"/>
      <w:pPr>
        <w:ind w:left="5040" w:hanging="1080"/>
      </w:pPr>
    </w:lvl>
    <w:lvl w:ilvl="5">
      <w:start w:val="1"/>
      <w:numFmt w:val="decimal"/>
      <w:lvlText w:val="%1.%2.%3.%4.%5.%6."/>
      <w:lvlJc w:val="left"/>
      <w:pPr>
        <w:ind w:left="5040" w:hanging="1080"/>
      </w:pPr>
    </w:lvl>
    <w:lvl w:ilvl="6">
      <w:start w:val="1"/>
      <w:numFmt w:val="decimal"/>
      <w:lvlText w:val="%1.%2.%3.%4.%5.%6.%7."/>
      <w:lvlJc w:val="left"/>
      <w:pPr>
        <w:ind w:left="5400" w:hanging="1440"/>
      </w:pPr>
    </w:lvl>
    <w:lvl w:ilvl="7">
      <w:start w:val="1"/>
      <w:numFmt w:val="decimal"/>
      <w:lvlText w:val="%1.%2.%3.%4.%5.%6.%7.%8."/>
      <w:lvlJc w:val="left"/>
      <w:pPr>
        <w:ind w:left="5400" w:hanging="1440"/>
      </w:pPr>
    </w:lvl>
    <w:lvl w:ilvl="8">
      <w:start w:val="1"/>
      <w:numFmt w:val="decimal"/>
      <w:lvlText w:val="%1.%2.%3.%4.%5.%6.%7.%8.%9."/>
      <w:lvlJc w:val="left"/>
      <w:pPr>
        <w:ind w:left="5760" w:hanging="1800"/>
      </w:pPr>
    </w:lvl>
  </w:abstractNum>
  <w:abstractNum w:abstractNumId="14" w15:restartNumberingAfterBreak="0">
    <w:nsid w:val="57F5195C"/>
    <w:multiLevelType w:val="multilevel"/>
    <w:tmpl w:val="08F6221C"/>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59822571"/>
    <w:multiLevelType w:val="multilevel"/>
    <w:tmpl w:val="29E8061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3CE327C"/>
    <w:multiLevelType w:val="multilevel"/>
    <w:tmpl w:val="D794E2C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3A24C76"/>
    <w:multiLevelType w:val="multilevel"/>
    <w:tmpl w:val="275679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5EE1006"/>
    <w:multiLevelType w:val="multilevel"/>
    <w:tmpl w:val="C2C81C40"/>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7B36DBE"/>
    <w:multiLevelType w:val="multilevel"/>
    <w:tmpl w:val="CF0C7D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9AC1A13"/>
    <w:multiLevelType w:val="multilevel"/>
    <w:tmpl w:val="FF2E27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D086C4C"/>
    <w:multiLevelType w:val="multilevel"/>
    <w:tmpl w:val="C03AFA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7"/>
  </w:num>
  <w:num w:numId="3">
    <w:abstractNumId w:val="12"/>
  </w:num>
  <w:num w:numId="4">
    <w:abstractNumId w:val="10"/>
  </w:num>
  <w:num w:numId="5">
    <w:abstractNumId w:val="3"/>
  </w:num>
  <w:num w:numId="6">
    <w:abstractNumId w:val="5"/>
  </w:num>
  <w:num w:numId="7">
    <w:abstractNumId w:val="19"/>
  </w:num>
  <w:num w:numId="8">
    <w:abstractNumId w:val="2"/>
  </w:num>
  <w:num w:numId="9">
    <w:abstractNumId w:val="6"/>
  </w:num>
  <w:num w:numId="10">
    <w:abstractNumId w:val="17"/>
  </w:num>
  <w:num w:numId="11">
    <w:abstractNumId w:val="0"/>
  </w:num>
  <w:num w:numId="12">
    <w:abstractNumId w:val="11"/>
  </w:num>
  <w:num w:numId="13">
    <w:abstractNumId w:val="20"/>
  </w:num>
  <w:num w:numId="14">
    <w:abstractNumId w:val="21"/>
  </w:num>
  <w:num w:numId="15">
    <w:abstractNumId w:val="13"/>
  </w:num>
  <w:num w:numId="16">
    <w:abstractNumId w:val="8"/>
  </w:num>
  <w:num w:numId="17">
    <w:abstractNumId w:val="16"/>
  </w:num>
  <w:num w:numId="18">
    <w:abstractNumId w:val="14"/>
  </w:num>
  <w:num w:numId="19">
    <w:abstractNumId w:val="1"/>
  </w:num>
  <w:num w:numId="20">
    <w:abstractNumId w:val="15"/>
  </w:num>
  <w:num w:numId="21">
    <w:abstractNumId w:val="4"/>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1tzA3MjQzMjc0MDRS0lEKTi0uzszPAykwqwUAxTSnoCwAAAA="/>
    <w:docVar w:name="EN.InstantFormat" w:val="&lt;ENInstantFormat&gt;&lt;Enabled&gt;1&lt;/Enabled&gt;&lt;ScanUnformatted&gt;1&lt;/ScanUnformatted&gt;&lt;ScanChanges&gt;1&lt;/ScanChanges&gt;&lt;Suspended&gt;0&lt;/Suspended&gt;&lt;/ENInstantFormat&gt;"/>
    <w:docVar w:name="EN.Layout" w:val="&lt;ENLayout&gt;&lt;Style&gt;JoVE_R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0ast5xst05beafdr5v2atevsa50wprs9p&quot;&gt;Leo&lt;record-ids&gt;&lt;item&gt;98&lt;/item&gt;&lt;item&gt;937&lt;/item&gt;&lt;item&gt;1004&lt;/item&gt;&lt;item&gt;1026&lt;/item&gt;&lt;item&gt;1172&lt;/item&gt;&lt;item&gt;1509&lt;/item&gt;&lt;item&gt;1510&lt;/item&gt;&lt;item&gt;1512&lt;/item&gt;&lt;item&gt;1514&lt;/item&gt;&lt;item&gt;1518&lt;/item&gt;&lt;item&gt;1520&lt;/item&gt;&lt;item&gt;1522&lt;/item&gt;&lt;item&gt;1523&lt;/item&gt;&lt;item&gt;1524&lt;/item&gt;&lt;item&gt;1525&lt;/item&gt;&lt;item&gt;1526&lt;/item&gt;&lt;item&gt;1529&lt;/item&gt;&lt;item&gt;1530&lt;/item&gt;&lt;item&gt;1531&lt;/item&gt;&lt;item&gt;1532&lt;/item&gt;&lt;item&gt;1535&lt;/item&gt;&lt;item&gt;1536&lt;/item&gt;&lt;item&gt;1537&lt;/item&gt;&lt;item&gt;1551&lt;/item&gt;&lt;item&gt;1552&lt;/item&gt;&lt;item&gt;1553&lt;/item&gt;&lt;/record-ids&gt;&lt;/item&gt;&lt;/Libraries&gt;"/>
  </w:docVars>
  <w:rsids>
    <w:rsidRoot w:val="00DB0469"/>
    <w:rsid w:val="00002E7D"/>
    <w:rsid w:val="00003603"/>
    <w:rsid w:val="00004D51"/>
    <w:rsid w:val="0000760B"/>
    <w:rsid w:val="00007A3F"/>
    <w:rsid w:val="000109F7"/>
    <w:rsid w:val="00015E40"/>
    <w:rsid w:val="00023F33"/>
    <w:rsid w:val="0002418D"/>
    <w:rsid w:val="000338F3"/>
    <w:rsid w:val="00040BC7"/>
    <w:rsid w:val="0004188C"/>
    <w:rsid w:val="00042620"/>
    <w:rsid w:val="00044D78"/>
    <w:rsid w:val="000453C2"/>
    <w:rsid w:val="0004548B"/>
    <w:rsid w:val="000455A8"/>
    <w:rsid w:val="00045BD0"/>
    <w:rsid w:val="00060441"/>
    <w:rsid w:val="0006274D"/>
    <w:rsid w:val="000633EB"/>
    <w:rsid w:val="00074002"/>
    <w:rsid w:val="00075028"/>
    <w:rsid w:val="00077504"/>
    <w:rsid w:val="0008337E"/>
    <w:rsid w:val="00086716"/>
    <w:rsid w:val="000937B8"/>
    <w:rsid w:val="000B5E62"/>
    <w:rsid w:val="000C11AC"/>
    <w:rsid w:val="000C2176"/>
    <w:rsid w:val="000D422D"/>
    <w:rsid w:val="000D7546"/>
    <w:rsid w:val="000E03A4"/>
    <w:rsid w:val="000E4E2E"/>
    <w:rsid w:val="000E5378"/>
    <w:rsid w:val="000F0D0F"/>
    <w:rsid w:val="000F38E4"/>
    <w:rsid w:val="001008C9"/>
    <w:rsid w:val="001015AB"/>
    <w:rsid w:val="0010712E"/>
    <w:rsid w:val="00112E40"/>
    <w:rsid w:val="00136994"/>
    <w:rsid w:val="00137D96"/>
    <w:rsid w:val="00151C34"/>
    <w:rsid w:val="00153363"/>
    <w:rsid w:val="001621F8"/>
    <w:rsid w:val="001677F5"/>
    <w:rsid w:val="00183739"/>
    <w:rsid w:val="00194704"/>
    <w:rsid w:val="001A2D09"/>
    <w:rsid w:val="001A3647"/>
    <w:rsid w:val="001B00C0"/>
    <w:rsid w:val="001B5CB0"/>
    <w:rsid w:val="001B632D"/>
    <w:rsid w:val="001C1766"/>
    <w:rsid w:val="001C407D"/>
    <w:rsid w:val="001E4A03"/>
    <w:rsid w:val="001F1929"/>
    <w:rsid w:val="001F21F9"/>
    <w:rsid w:val="001F231F"/>
    <w:rsid w:val="001F46DB"/>
    <w:rsid w:val="00200FF0"/>
    <w:rsid w:val="00210167"/>
    <w:rsid w:val="00211640"/>
    <w:rsid w:val="0021567C"/>
    <w:rsid w:val="00217C5B"/>
    <w:rsid w:val="00247933"/>
    <w:rsid w:val="002513D2"/>
    <w:rsid w:val="00252D27"/>
    <w:rsid w:val="0025434B"/>
    <w:rsid w:val="002558B4"/>
    <w:rsid w:val="00257D8B"/>
    <w:rsid w:val="00261F7E"/>
    <w:rsid w:val="002634EA"/>
    <w:rsid w:val="002652AD"/>
    <w:rsid w:val="002717F3"/>
    <w:rsid w:val="00285016"/>
    <w:rsid w:val="002861B1"/>
    <w:rsid w:val="00286708"/>
    <w:rsid w:val="002900E5"/>
    <w:rsid w:val="00291E10"/>
    <w:rsid w:val="00292792"/>
    <w:rsid w:val="00294B15"/>
    <w:rsid w:val="002A7908"/>
    <w:rsid w:val="002B3A36"/>
    <w:rsid w:val="002B60B8"/>
    <w:rsid w:val="002B651D"/>
    <w:rsid w:val="002C4AFE"/>
    <w:rsid w:val="002C7EF0"/>
    <w:rsid w:val="002D25F4"/>
    <w:rsid w:val="002D2BA3"/>
    <w:rsid w:val="002D4532"/>
    <w:rsid w:val="002D7C36"/>
    <w:rsid w:val="002E42F0"/>
    <w:rsid w:val="002F4EF2"/>
    <w:rsid w:val="002F61A0"/>
    <w:rsid w:val="00301AEC"/>
    <w:rsid w:val="0030296C"/>
    <w:rsid w:val="003103B9"/>
    <w:rsid w:val="003122F0"/>
    <w:rsid w:val="003145A9"/>
    <w:rsid w:val="003230F3"/>
    <w:rsid w:val="0032696D"/>
    <w:rsid w:val="00335152"/>
    <w:rsid w:val="0034229E"/>
    <w:rsid w:val="00356004"/>
    <w:rsid w:val="00361FB7"/>
    <w:rsid w:val="0036384D"/>
    <w:rsid w:val="00364B9D"/>
    <w:rsid w:val="00370A87"/>
    <w:rsid w:val="00372CEB"/>
    <w:rsid w:val="003737E4"/>
    <w:rsid w:val="0038115F"/>
    <w:rsid w:val="00383197"/>
    <w:rsid w:val="003847C6"/>
    <w:rsid w:val="003859E5"/>
    <w:rsid w:val="00390789"/>
    <w:rsid w:val="00391389"/>
    <w:rsid w:val="00392C7C"/>
    <w:rsid w:val="0039495C"/>
    <w:rsid w:val="003970B2"/>
    <w:rsid w:val="00397E29"/>
    <w:rsid w:val="003A004B"/>
    <w:rsid w:val="003A220E"/>
    <w:rsid w:val="003A4F4D"/>
    <w:rsid w:val="003B2BBF"/>
    <w:rsid w:val="003B37E1"/>
    <w:rsid w:val="003B3ED8"/>
    <w:rsid w:val="003D0749"/>
    <w:rsid w:val="003D3AD9"/>
    <w:rsid w:val="003F5D61"/>
    <w:rsid w:val="004056A4"/>
    <w:rsid w:val="004067C6"/>
    <w:rsid w:val="00407054"/>
    <w:rsid w:val="004153E1"/>
    <w:rsid w:val="00425ECE"/>
    <w:rsid w:val="004269C6"/>
    <w:rsid w:val="0044686F"/>
    <w:rsid w:val="00450101"/>
    <w:rsid w:val="00451811"/>
    <w:rsid w:val="00451C0D"/>
    <w:rsid w:val="004577D2"/>
    <w:rsid w:val="00464E1C"/>
    <w:rsid w:val="00466537"/>
    <w:rsid w:val="0047455E"/>
    <w:rsid w:val="00482CFF"/>
    <w:rsid w:val="00484E3C"/>
    <w:rsid w:val="00485B58"/>
    <w:rsid w:val="00492E8A"/>
    <w:rsid w:val="004945EB"/>
    <w:rsid w:val="00495668"/>
    <w:rsid w:val="00495C9F"/>
    <w:rsid w:val="004A102B"/>
    <w:rsid w:val="004A1BB5"/>
    <w:rsid w:val="004A3D7A"/>
    <w:rsid w:val="004A6993"/>
    <w:rsid w:val="004B34A3"/>
    <w:rsid w:val="004B6551"/>
    <w:rsid w:val="004C7BA3"/>
    <w:rsid w:val="004D4954"/>
    <w:rsid w:val="004E6985"/>
    <w:rsid w:val="004E6FCB"/>
    <w:rsid w:val="004E7F2E"/>
    <w:rsid w:val="004F2EE3"/>
    <w:rsid w:val="00520C0E"/>
    <w:rsid w:val="005214B8"/>
    <w:rsid w:val="00522231"/>
    <w:rsid w:val="00531BA8"/>
    <w:rsid w:val="005374B8"/>
    <w:rsid w:val="00544D83"/>
    <w:rsid w:val="005503B9"/>
    <w:rsid w:val="005532B8"/>
    <w:rsid w:val="00556999"/>
    <w:rsid w:val="005576C6"/>
    <w:rsid w:val="00557C3D"/>
    <w:rsid w:val="00563557"/>
    <w:rsid w:val="00564898"/>
    <w:rsid w:val="00571D45"/>
    <w:rsid w:val="005725C7"/>
    <w:rsid w:val="005968D7"/>
    <w:rsid w:val="005A2171"/>
    <w:rsid w:val="005B4CB9"/>
    <w:rsid w:val="005B4CC7"/>
    <w:rsid w:val="005C0489"/>
    <w:rsid w:val="005C1402"/>
    <w:rsid w:val="005C1573"/>
    <w:rsid w:val="005C69AC"/>
    <w:rsid w:val="005D2DB2"/>
    <w:rsid w:val="005D45AE"/>
    <w:rsid w:val="005E0248"/>
    <w:rsid w:val="005E182F"/>
    <w:rsid w:val="005F25A8"/>
    <w:rsid w:val="00600479"/>
    <w:rsid w:val="00601398"/>
    <w:rsid w:val="00602655"/>
    <w:rsid w:val="006065AA"/>
    <w:rsid w:val="00607759"/>
    <w:rsid w:val="0061028A"/>
    <w:rsid w:val="00613CD1"/>
    <w:rsid w:val="00617190"/>
    <w:rsid w:val="00617364"/>
    <w:rsid w:val="00620B48"/>
    <w:rsid w:val="00625843"/>
    <w:rsid w:val="006270DE"/>
    <w:rsid w:val="00630699"/>
    <w:rsid w:val="0063105C"/>
    <w:rsid w:val="0063162B"/>
    <w:rsid w:val="00632C98"/>
    <w:rsid w:val="00632F7D"/>
    <w:rsid w:val="00635673"/>
    <w:rsid w:val="00636957"/>
    <w:rsid w:val="00637287"/>
    <w:rsid w:val="00641F52"/>
    <w:rsid w:val="00646D83"/>
    <w:rsid w:val="0064735F"/>
    <w:rsid w:val="00650065"/>
    <w:rsid w:val="0065505A"/>
    <w:rsid w:val="006615C0"/>
    <w:rsid w:val="00663CAB"/>
    <w:rsid w:val="00667836"/>
    <w:rsid w:val="006827A7"/>
    <w:rsid w:val="006829BE"/>
    <w:rsid w:val="00687C25"/>
    <w:rsid w:val="00693A46"/>
    <w:rsid w:val="006966E7"/>
    <w:rsid w:val="006A266D"/>
    <w:rsid w:val="006A7E18"/>
    <w:rsid w:val="006C49C2"/>
    <w:rsid w:val="006D41EF"/>
    <w:rsid w:val="006E3F7D"/>
    <w:rsid w:val="006E7FC7"/>
    <w:rsid w:val="006F30AC"/>
    <w:rsid w:val="006F3689"/>
    <w:rsid w:val="006F4B1D"/>
    <w:rsid w:val="007030AE"/>
    <w:rsid w:val="007034CC"/>
    <w:rsid w:val="0070781A"/>
    <w:rsid w:val="00717B1A"/>
    <w:rsid w:val="0072208F"/>
    <w:rsid w:val="0072635A"/>
    <w:rsid w:val="00734580"/>
    <w:rsid w:val="00742815"/>
    <w:rsid w:val="007517D3"/>
    <w:rsid w:val="00761C53"/>
    <w:rsid w:val="00770A71"/>
    <w:rsid w:val="007721C7"/>
    <w:rsid w:val="007813F4"/>
    <w:rsid w:val="00790056"/>
    <w:rsid w:val="00794F30"/>
    <w:rsid w:val="007A042A"/>
    <w:rsid w:val="007A1F1E"/>
    <w:rsid w:val="007C3CA4"/>
    <w:rsid w:val="007D0536"/>
    <w:rsid w:val="007D1A8E"/>
    <w:rsid w:val="007F1240"/>
    <w:rsid w:val="007F2363"/>
    <w:rsid w:val="00811778"/>
    <w:rsid w:val="00813FCD"/>
    <w:rsid w:val="008208AD"/>
    <w:rsid w:val="00823463"/>
    <w:rsid w:val="00834035"/>
    <w:rsid w:val="008449E9"/>
    <w:rsid w:val="00855CBE"/>
    <w:rsid w:val="00866E60"/>
    <w:rsid w:val="008803F0"/>
    <w:rsid w:val="00887CFF"/>
    <w:rsid w:val="0089148D"/>
    <w:rsid w:val="00892C65"/>
    <w:rsid w:val="00892E36"/>
    <w:rsid w:val="008964A5"/>
    <w:rsid w:val="008A0061"/>
    <w:rsid w:val="008A12CB"/>
    <w:rsid w:val="008A3DE9"/>
    <w:rsid w:val="008B0D4F"/>
    <w:rsid w:val="008B4CA4"/>
    <w:rsid w:val="008B5866"/>
    <w:rsid w:val="008B79D9"/>
    <w:rsid w:val="008C39BF"/>
    <w:rsid w:val="008C7DA6"/>
    <w:rsid w:val="008D0B5E"/>
    <w:rsid w:val="008D5144"/>
    <w:rsid w:val="008D5333"/>
    <w:rsid w:val="008D7211"/>
    <w:rsid w:val="008E67D0"/>
    <w:rsid w:val="008F0B5A"/>
    <w:rsid w:val="008F262D"/>
    <w:rsid w:val="008F53AE"/>
    <w:rsid w:val="008F6648"/>
    <w:rsid w:val="009015D0"/>
    <w:rsid w:val="009045EF"/>
    <w:rsid w:val="00906C8F"/>
    <w:rsid w:val="00912E4D"/>
    <w:rsid w:val="00915B4E"/>
    <w:rsid w:val="00916313"/>
    <w:rsid w:val="00920B7A"/>
    <w:rsid w:val="00923A31"/>
    <w:rsid w:val="009255AE"/>
    <w:rsid w:val="00925E99"/>
    <w:rsid w:val="00936F5C"/>
    <w:rsid w:val="0094322F"/>
    <w:rsid w:val="0094536A"/>
    <w:rsid w:val="00960BE9"/>
    <w:rsid w:val="00962A2B"/>
    <w:rsid w:val="00964CA9"/>
    <w:rsid w:val="009652AC"/>
    <w:rsid w:val="00974770"/>
    <w:rsid w:val="00980A13"/>
    <w:rsid w:val="00985C7F"/>
    <w:rsid w:val="00986C59"/>
    <w:rsid w:val="009873E6"/>
    <w:rsid w:val="00993502"/>
    <w:rsid w:val="00993E1F"/>
    <w:rsid w:val="00997C4D"/>
    <w:rsid w:val="009A25C6"/>
    <w:rsid w:val="009A4B92"/>
    <w:rsid w:val="009A6FE0"/>
    <w:rsid w:val="009B3D59"/>
    <w:rsid w:val="009B52D0"/>
    <w:rsid w:val="009B6803"/>
    <w:rsid w:val="009B7C32"/>
    <w:rsid w:val="009D30C9"/>
    <w:rsid w:val="009D58A3"/>
    <w:rsid w:val="009E21E0"/>
    <w:rsid w:val="009E4541"/>
    <w:rsid w:val="009E6863"/>
    <w:rsid w:val="009F230A"/>
    <w:rsid w:val="009F71AC"/>
    <w:rsid w:val="00A07489"/>
    <w:rsid w:val="00A141D6"/>
    <w:rsid w:val="00A158BA"/>
    <w:rsid w:val="00A20128"/>
    <w:rsid w:val="00A20F73"/>
    <w:rsid w:val="00A21B71"/>
    <w:rsid w:val="00A254FE"/>
    <w:rsid w:val="00A27BAB"/>
    <w:rsid w:val="00A45DCE"/>
    <w:rsid w:val="00A47F39"/>
    <w:rsid w:val="00A535F6"/>
    <w:rsid w:val="00A53E76"/>
    <w:rsid w:val="00A561F4"/>
    <w:rsid w:val="00A675F8"/>
    <w:rsid w:val="00A71597"/>
    <w:rsid w:val="00A71A3D"/>
    <w:rsid w:val="00A73CB6"/>
    <w:rsid w:val="00A73F8D"/>
    <w:rsid w:val="00A761C2"/>
    <w:rsid w:val="00A84534"/>
    <w:rsid w:val="00A850D3"/>
    <w:rsid w:val="00A9002E"/>
    <w:rsid w:val="00AA390F"/>
    <w:rsid w:val="00AA40D1"/>
    <w:rsid w:val="00AA6CF5"/>
    <w:rsid w:val="00AC3F75"/>
    <w:rsid w:val="00AC5C54"/>
    <w:rsid w:val="00AD3247"/>
    <w:rsid w:val="00AD7A2B"/>
    <w:rsid w:val="00AD7F6C"/>
    <w:rsid w:val="00AE1BDB"/>
    <w:rsid w:val="00AE357B"/>
    <w:rsid w:val="00AF08ED"/>
    <w:rsid w:val="00AF52F9"/>
    <w:rsid w:val="00B028C7"/>
    <w:rsid w:val="00B028E9"/>
    <w:rsid w:val="00B04D39"/>
    <w:rsid w:val="00B1004B"/>
    <w:rsid w:val="00B147A3"/>
    <w:rsid w:val="00B161D7"/>
    <w:rsid w:val="00B16410"/>
    <w:rsid w:val="00B1685E"/>
    <w:rsid w:val="00B16930"/>
    <w:rsid w:val="00B17B6A"/>
    <w:rsid w:val="00B23F81"/>
    <w:rsid w:val="00B3507E"/>
    <w:rsid w:val="00B409AF"/>
    <w:rsid w:val="00B51989"/>
    <w:rsid w:val="00B52B1F"/>
    <w:rsid w:val="00B531D6"/>
    <w:rsid w:val="00B556D1"/>
    <w:rsid w:val="00B6406C"/>
    <w:rsid w:val="00B82C9B"/>
    <w:rsid w:val="00B8396F"/>
    <w:rsid w:val="00B8399D"/>
    <w:rsid w:val="00B863F8"/>
    <w:rsid w:val="00B90F46"/>
    <w:rsid w:val="00B95585"/>
    <w:rsid w:val="00BA129B"/>
    <w:rsid w:val="00BA1465"/>
    <w:rsid w:val="00BA51A1"/>
    <w:rsid w:val="00BC1B48"/>
    <w:rsid w:val="00BC3AAB"/>
    <w:rsid w:val="00BD1126"/>
    <w:rsid w:val="00BD52BA"/>
    <w:rsid w:val="00BD6F50"/>
    <w:rsid w:val="00BD7681"/>
    <w:rsid w:val="00C02332"/>
    <w:rsid w:val="00C0341C"/>
    <w:rsid w:val="00C1200D"/>
    <w:rsid w:val="00C131BF"/>
    <w:rsid w:val="00C158EA"/>
    <w:rsid w:val="00C2481E"/>
    <w:rsid w:val="00C25410"/>
    <w:rsid w:val="00C25F9B"/>
    <w:rsid w:val="00C333E6"/>
    <w:rsid w:val="00C33636"/>
    <w:rsid w:val="00C3497E"/>
    <w:rsid w:val="00C56329"/>
    <w:rsid w:val="00C5725C"/>
    <w:rsid w:val="00C74379"/>
    <w:rsid w:val="00C76593"/>
    <w:rsid w:val="00C8133D"/>
    <w:rsid w:val="00C93470"/>
    <w:rsid w:val="00C95928"/>
    <w:rsid w:val="00CA25E4"/>
    <w:rsid w:val="00CB0C60"/>
    <w:rsid w:val="00CB49F5"/>
    <w:rsid w:val="00CB750D"/>
    <w:rsid w:val="00CC05B2"/>
    <w:rsid w:val="00CC2757"/>
    <w:rsid w:val="00CC2799"/>
    <w:rsid w:val="00CC2C20"/>
    <w:rsid w:val="00CC319D"/>
    <w:rsid w:val="00CC7EAD"/>
    <w:rsid w:val="00CD13B8"/>
    <w:rsid w:val="00CD1792"/>
    <w:rsid w:val="00CE0E11"/>
    <w:rsid w:val="00CE3718"/>
    <w:rsid w:val="00CE37EF"/>
    <w:rsid w:val="00CF3B65"/>
    <w:rsid w:val="00CF56EE"/>
    <w:rsid w:val="00D034E9"/>
    <w:rsid w:val="00D109F2"/>
    <w:rsid w:val="00D10A2B"/>
    <w:rsid w:val="00D16212"/>
    <w:rsid w:val="00D20F57"/>
    <w:rsid w:val="00D21D09"/>
    <w:rsid w:val="00D2672A"/>
    <w:rsid w:val="00D402AB"/>
    <w:rsid w:val="00D42ABE"/>
    <w:rsid w:val="00D4650E"/>
    <w:rsid w:val="00D57BC9"/>
    <w:rsid w:val="00D60ED2"/>
    <w:rsid w:val="00D70C95"/>
    <w:rsid w:val="00D73F24"/>
    <w:rsid w:val="00D749CF"/>
    <w:rsid w:val="00D82518"/>
    <w:rsid w:val="00D82A67"/>
    <w:rsid w:val="00DA09BF"/>
    <w:rsid w:val="00DA4FFF"/>
    <w:rsid w:val="00DA5D61"/>
    <w:rsid w:val="00DA7022"/>
    <w:rsid w:val="00DA748B"/>
    <w:rsid w:val="00DB0469"/>
    <w:rsid w:val="00DB0A82"/>
    <w:rsid w:val="00DB7E37"/>
    <w:rsid w:val="00DC17E7"/>
    <w:rsid w:val="00DC4522"/>
    <w:rsid w:val="00DC75D2"/>
    <w:rsid w:val="00DD2064"/>
    <w:rsid w:val="00DD3542"/>
    <w:rsid w:val="00DE2CA4"/>
    <w:rsid w:val="00DE79E2"/>
    <w:rsid w:val="00DF5FBF"/>
    <w:rsid w:val="00E00F97"/>
    <w:rsid w:val="00E15938"/>
    <w:rsid w:val="00E17E8B"/>
    <w:rsid w:val="00E30302"/>
    <w:rsid w:val="00E34FFD"/>
    <w:rsid w:val="00E414EA"/>
    <w:rsid w:val="00E42303"/>
    <w:rsid w:val="00E472BB"/>
    <w:rsid w:val="00E53B57"/>
    <w:rsid w:val="00E53F68"/>
    <w:rsid w:val="00E553A9"/>
    <w:rsid w:val="00E6077B"/>
    <w:rsid w:val="00E60E9C"/>
    <w:rsid w:val="00E61568"/>
    <w:rsid w:val="00E62DBA"/>
    <w:rsid w:val="00E666FD"/>
    <w:rsid w:val="00E72EAD"/>
    <w:rsid w:val="00E741D4"/>
    <w:rsid w:val="00E83160"/>
    <w:rsid w:val="00E85FF3"/>
    <w:rsid w:val="00E92D9B"/>
    <w:rsid w:val="00E93300"/>
    <w:rsid w:val="00E95F6A"/>
    <w:rsid w:val="00EA2CE7"/>
    <w:rsid w:val="00EA6743"/>
    <w:rsid w:val="00EA6A07"/>
    <w:rsid w:val="00EB3492"/>
    <w:rsid w:val="00EB394F"/>
    <w:rsid w:val="00EC2456"/>
    <w:rsid w:val="00EC460C"/>
    <w:rsid w:val="00EC5E0E"/>
    <w:rsid w:val="00ED004D"/>
    <w:rsid w:val="00ED20FB"/>
    <w:rsid w:val="00ED55BD"/>
    <w:rsid w:val="00EF16B0"/>
    <w:rsid w:val="00EF4FA0"/>
    <w:rsid w:val="00EF7798"/>
    <w:rsid w:val="00F046C3"/>
    <w:rsid w:val="00F0517A"/>
    <w:rsid w:val="00F12562"/>
    <w:rsid w:val="00F171E6"/>
    <w:rsid w:val="00F1789A"/>
    <w:rsid w:val="00F24C46"/>
    <w:rsid w:val="00F32709"/>
    <w:rsid w:val="00F343D8"/>
    <w:rsid w:val="00F3714D"/>
    <w:rsid w:val="00F432DC"/>
    <w:rsid w:val="00F45230"/>
    <w:rsid w:val="00F47886"/>
    <w:rsid w:val="00F56924"/>
    <w:rsid w:val="00F56CE7"/>
    <w:rsid w:val="00F6050F"/>
    <w:rsid w:val="00F65572"/>
    <w:rsid w:val="00F65C73"/>
    <w:rsid w:val="00F66F65"/>
    <w:rsid w:val="00F70FA6"/>
    <w:rsid w:val="00F72117"/>
    <w:rsid w:val="00F8169E"/>
    <w:rsid w:val="00F84545"/>
    <w:rsid w:val="00F912BC"/>
    <w:rsid w:val="00F924AD"/>
    <w:rsid w:val="00F947D0"/>
    <w:rsid w:val="00F97AA6"/>
    <w:rsid w:val="00FA3BE2"/>
    <w:rsid w:val="00FA799D"/>
    <w:rsid w:val="00FB08A2"/>
    <w:rsid w:val="00FB0DED"/>
    <w:rsid w:val="00FB12DA"/>
    <w:rsid w:val="00FB14A4"/>
    <w:rsid w:val="00FB3455"/>
    <w:rsid w:val="00FB3AF1"/>
    <w:rsid w:val="00FB3BC5"/>
    <w:rsid w:val="00FB5035"/>
    <w:rsid w:val="00FB689D"/>
    <w:rsid w:val="00FB6C61"/>
    <w:rsid w:val="00FE262B"/>
    <w:rsid w:val="00FE34BA"/>
    <w:rsid w:val="00FE5D67"/>
    <w:rsid w:val="00FF305F"/>
    <w:rsid w:val="00FF4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B1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C629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95E"/>
    <w:rPr>
      <w:rFonts w:ascii="Segoe UI" w:hAnsi="Segoe UI" w:cs="Segoe UI"/>
      <w:sz w:val="18"/>
      <w:szCs w:val="18"/>
    </w:rPr>
  </w:style>
  <w:style w:type="paragraph" w:styleId="ListParagraph">
    <w:name w:val="List Paragraph"/>
    <w:basedOn w:val="Normal"/>
    <w:uiPriority w:val="34"/>
    <w:qFormat/>
    <w:rsid w:val="00EC5EE3"/>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93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51989"/>
    <w:rPr>
      <w:b/>
      <w:bCs/>
    </w:rPr>
  </w:style>
  <w:style w:type="character" w:customStyle="1" w:styleId="CommentSubjectChar">
    <w:name w:val="Comment Subject Char"/>
    <w:basedOn w:val="CommentTextChar"/>
    <w:link w:val="CommentSubject"/>
    <w:uiPriority w:val="99"/>
    <w:semiHidden/>
    <w:rsid w:val="00B51989"/>
    <w:rPr>
      <w:b/>
      <w:bCs/>
      <w:sz w:val="20"/>
      <w:szCs w:val="20"/>
    </w:rPr>
  </w:style>
  <w:style w:type="paragraph" w:customStyle="1" w:styleId="EndNoteBibliographyTitle">
    <w:name w:val="EndNote Bibliography Title"/>
    <w:basedOn w:val="Normal"/>
    <w:link w:val="EndNoteBibliographyTitleChar"/>
    <w:rsid w:val="004067C6"/>
    <w:pPr>
      <w:jc w:val="center"/>
    </w:pPr>
    <w:rPr>
      <w:noProof/>
    </w:rPr>
  </w:style>
  <w:style w:type="character" w:customStyle="1" w:styleId="EndNoteBibliographyTitleChar">
    <w:name w:val="EndNote Bibliography Title Char"/>
    <w:basedOn w:val="DefaultParagraphFont"/>
    <w:link w:val="EndNoteBibliographyTitle"/>
    <w:rsid w:val="004067C6"/>
    <w:rPr>
      <w:noProof/>
    </w:rPr>
  </w:style>
  <w:style w:type="paragraph" w:customStyle="1" w:styleId="EndNoteBibliography">
    <w:name w:val="EndNote Bibliography"/>
    <w:basedOn w:val="Normal"/>
    <w:link w:val="EndNoteBibliographyChar"/>
    <w:rsid w:val="004067C6"/>
    <w:rPr>
      <w:noProof/>
    </w:rPr>
  </w:style>
  <w:style w:type="character" w:customStyle="1" w:styleId="EndNoteBibliographyChar">
    <w:name w:val="EndNote Bibliography Char"/>
    <w:basedOn w:val="DefaultParagraphFont"/>
    <w:link w:val="EndNoteBibliography"/>
    <w:rsid w:val="004067C6"/>
    <w:rPr>
      <w:noProof/>
    </w:rPr>
  </w:style>
  <w:style w:type="character" w:styleId="LineNumber">
    <w:name w:val="line number"/>
    <w:basedOn w:val="DefaultParagraphFont"/>
    <w:uiPriority w:val="99"/>
    <w:semiHidden/>
    <w:unhideWhenUsed/>
    <w:rsid w:val="00E414EA"/>
  </w:style>
  <w:style w:type="paragraph" w:styleId="Footer">
    <w:name w:val="footer"/>
    <w:basedOn w:val="Normal"/>
    <w:link w:val="FooterChar"/>
    <w:uiPriority w:val="99"/>
    <w:unhideWhenUsed/>
    <w:rsid w:val="00DC4522"/>
    <w:pPr>
      <w:tabs>
        <w:tab w:val="center" w:pos="4513"/>
        <w:tab w:val="right" w:pos="9026"/>
      </w:tabs>
    </w:pPr>
  </w:style>
  <w:style w:type="character" w:customStyle="1" w:styleId="FooterChar">
    <w:name w:val="Footer Char"/>
    <w:basedOn w:val="DefaultParagraphFont"/>
    <w:link w:val="Footer"/>
    <w:uiPriority w:val="99"/>
    <w:rsid w:val="00DC4522"/>
  </w:style>
  <w:style w:type="character" w:customStyle="1" w:styleId="UnresolvedMention2">
    <w:name w:val="Unresolved Mention2"/>
    <w:basedOn w:val="DefaultParagraphFont"/>
    <w:uiPriority w:val="99"/>
    <w:semiHidden/>
    <w:unhideWhenUsed/>
    <w:rsid w:val="000833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roleonardi@hsc.wvu.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leonardi@hsc.wvu.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dcsaporito@hsc.wvu.edu" TargetMode="External"/><Relationship Id="rId4" Type="http://schemas.openxmlformats.org/officeDocument/2006/relationships/styles" Target="styles.xml"/><Relationship Id="rId9" Type="http://schemas.openxmlformats.org/officeDocument/2006/relationships/hyperlink" Target="mailto:sdv0006@mix.wvu.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shmstVKRWmRZ8+iyj2N34k91TGw==">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</go:docsCustomData>
</go:gDocsCustomXmlDataStorage>
</file>

<file path=customXml/itemProps1.xml><?xml version="1.0" encoding="utf-8"?>
<ds:datastoreItem xmlns:ds="http://schemas.openxmlformats.org/officeDocument/2006/customXml" ds:itemID="{A41FCE60-9210-4570-9AAE-8589DAF70E7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810</Words>
  <Characters>3311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5-13T18:08:00Z</cp:lastPrinted>
  <dcterms:created xsi:type="dcterms:W3CDTF">2021-08-24T07:15:00Z</dcterms:created>
  <dcterms:modified xsi:type="dcterms:W3CDTF">2021-08-24T08:52:00Z</dcterms:modified>
</cp:coreProperties>
</file>